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E6A48A" w14:textId="77777777" w:rsidR="00C75713" w:rsidRDefault="00C75713" w:rsidP="001B7863">
      <w:pPr>
        <w:rPr>
          <w:b/>
          <w:bCs/>
        </w:rPr>
      </w:pPr>
    </w:p>
    <w:p w14:paraId="3F2DF851" w14:textId="77777777" w:rsidR="00C75713" w:rsidRDefault="00C75713" w:rsidP="001B7863">
      <w:pPr>
        <w:rPr>
          <w:b/>
          <w:bCs/>
        </w:rPr>
      </w:pPr>
    </w:p>
    <w:p w14:paraId="394241E6" w14:textId="77777777" w:rsidR="00C75713" w:rsidRDefault="00C75713" w:rsidP="001B7863">
      <w:pPr>
        <w:rPr>
          <w:b/>
          <w:bCs/>
        </w:rPr>
      </w:pPr>
    </w:p>
    <w:p w14:paraId="5B88D613" w14:textId="77777777" w:rsidR="00C75713" w:rsidRDefault="00C75713" w:rsidP="001B7863">
      <w:pPr>
        <w:rPr>
          <w:b/>
          <w:bCs/>
        </w:rPr>
      </w:pPr>
    </w:p>
    <w:p w14:paraId="546BE709" w14:textId="77777777" w:rsidR="00C75713" w:rsidRDefault="00C75713" w:rsidP="001B7863">
      <w:pPr>
        <w:rPr>
          <w:b/>
          <w:bCs/>
        </w:rPr>
      </w:pPr>
    </w:p>
    <w:p w14:paraId="59DA7E21" w14:textId="77777777" w:rsidR="00C75713" w:rsidRDefault="00C75713" w:rsidP="001B7863">
      <w:pPr>
        <w:rPr>
          <w:b/>
          <w:bCs/>
        </w:rPr>
      </w:pPr>
    </w:p>
    <w:p w14:paraId="764096AE" w14:textId="77777777" w:rsidR="00C75713" w:rsidRDefault="00C75713" w:rsidP="001B7863">
      <w:pPr>
        <w:rPr>
          <w:b/>
          <w:bCs/>
        </w:rPr>
      </w:pPr>
    </w:p>
    <w:p w14:paraId="344FBB61" w14:textId="77777777" w:rsidR="00C75713" w:rsidRDefault="00C75713" w:rsidP="001B7863">
      <w:pPr>
        <w:rPr>
          <w:b/>
          <w:bCs/>
        </w:rPr>
      </w:pPr>
    </w:p>
    <w:p w14:paraId="789D0399" w14:textId="77777777" w:rsidR="00C75713" w:rsidRDefault="00C75713" w:rsidP="001B7863">
      <w:pPr>
        <w:rPr>
          <w:b/>
          <w:bCs/>
        </w:rPr>
      </w:pPr>
    </w:p>
    <w:p w14:paraId="28F8585A" w14:textId="77777777" w:rsidR="00C75713" w:rsidRDefault="00C75713" w:rsidP="001B7863">
      <w:pPr>
        <w:rPr>
          <w:b/>
          <w:bCs/>
        </w:rPr>
      </w:pPr>
    </w:p>
    <w:p w14:paraId="0799D8E3" w14:textId="77777777" w:rsidR="00C75713" w:rsidRDefault="00C75713" w:rsidP="001B7863">
      <w:pPr>
        <w:rPr>
          <w:b/>
          <w:bCs/>
        </w:rPr>
      </w:pPr>
    </w:p>
    <w:p w14:paraId="1D9BED7A" w14:textId="77777777" w:rsidR="00C75713" w:rsidRDefault="00C75713" w:rsidP="001B7863">
      <w:pPr>
        <w:rPr>
          <w:b/>
          <w:bCs/>
        </w:rPr>
      </w:pPr>
    </w:p>
    <w:p w14:paraId="410031AB" w14:textId="77777777" w:rsidR="00C75713" w:rsidRDefault="00C75713" w:rsidP="001B7863">
      <w:pPr>
        <w:rPr>
          <w:b/>
          <w:bCs/>
        </w:rPr>
      </w:pPr>
    </w:p>
    <w:p w14:paraId="6844AD42" w14:textId="77777777" w:rsidR="00C75713" w:rsidRDefault="00C75713" w:rsidP="001B7863">
      <w:pPr>
        <w:rPr>
          <w:b/>
          <w:bCs/>
        </w:rPr>
      </w:pPr>
    </w:p>
    <w:p w14:paraId="7B26B34C" w14:textId="77777777" w:rsidR="00C75713" w:rsidRDefault="00C75713" w:rsidP="001B7863">
      <w:pPr>
        <w:rPr>
          <w:b/>
          <w:bCs/>
        </w:rPr>
      </w:pPr>
    </w:p>
    <w:p w14:paraId="5F919E59" w14:textId="77777777" w:rsidR="00C75713" w:rsidRDefault="00C75713" w:rsidP="001B7863">
      <w:pPr>
        <w:rPr>
          <w:b/>
          <w:bCs/>
        </w:rPr>
      </w:pPr>
    </w:p>
    <w:p w14:paraId="436A0AE4" w14:textId="77777777" w:rsidR="00C75713" w:rsidRDefault="00C75713" w:rsidP="001B7863">
      <w:pPr>
        <w:rPr>
          <w:b/>
          <w:bCs/>
        </w:rPr>
      </w:pPr>
    </w:p>
    <w:p w14:paraId="21999543" w14:textId="77777777" w:rsidR="00C75713" w:rsidRDefault="00C75713" w:rsidP="001B7863">
      <w:pPr>
        <w:rPr>
          <w:b/>
          <w:bCs/>
        </w:rPr>
      </w:pPr>
    </w:p>
    <w:p w14:paraId="46CB1348" w14:textId="77777777" w:rsidR="00C75713" w:rsidRDefault="00C75713" w:rsidP="001B7863">
      <w:pPr>
        <w:rPr>
          <w:b/>
          <w:bCs/>
        </w:rPr>
      </w:pPr>
    </w:p>
    <w:p w14:paraId="23B672D9" w14:textId="77777777" w:rsidR="00C75713" w:rsidRDefault="00C75713" w:rsidP="001B7863">
      <w:pPr>
        <w:rPr>
          <w:b/>
          <w:bCs/>
        </w:rPr>
      </w:pPr>
    </w:p>
    <w:p w14:paraId="7BB27D32" w14:textId="77777777" w:rsidR="00C75713" w:rsidRDefault="00C75713" w:rsidP="001B7863">
      <w:pPr>
        <w:rPr>
          <w:b/>
          <w:bCs/>
        </w:rPr>
      </w:pPr>
    </w:p>
    <w:p w14:paraId="22E7A755" w14:textId="77777777" w:rsidR="00C75713" w:rsidRDefault="00C75713" w:rsidP="001B7863">
      <w:pPr>
        <w:rPr>
          <w:b/>
          <w:bCs/>
        </w:rPr>
      </w:pPr>
    </w:p>
    <w:p w14:paraId="41F71A4A" w14:textId="77777777" w:rsidR="00C75713" w:rsidRDefault="00C75713" w:rsidP="001B7863">
      <w:pPr>
        <w:rPr>
          <w:b/>
          <w:bCs/>
        </w:rPr>
      </w:pPr>
    </w:p>
    <w:p w14:paraId="2087BB2F" w14:textId="77777777" w:rsidR="00C75713" w:rsidRDefault="00C75713" w:rsidP="001B7863">
      <w:pPr>
        <w:rPr>
          <w:b/>
          <w:bCs/>
        </w:rPr>
      </w:pPr>
    </w:p>
    <w:p w14:paraId="23BE306C" w14:textId="77777777" w:rsidR="00C75713" w:rsidRDefault="00C75713" w:rsidP="001B7863">
      <w:pPr>
        <w:rPr>
          <w:b/>
          <w:bCs/>
        </w:rPr>
      </w:pPr>
    </w:p>
    <w:p w14:paraId="0C42D043" w14:textId="77777777" w:rsidR="00C75713" w:rsidRDefault="00C75713" w:rsidP="001B7863">
      <w:pPr>
        <w:rPr>
          <w:b/>
          <w:bCs/>
        </w:rPr>
      </w:pPr>
    </w:p>
    <w:p w14:paraId="759F06D0" w14:textId="77777777" w:rsidR="00C75713" w:rsidRDefault="00C75713" w:rsidP="001B7863">
      <w:pPr>
        <w:rPr>
          <w:b/>
          <w:bCs/>
        </w:rPr>
      </w:pPr>
    </w:p>
    <w:p w14:paraId="40DF289C" w14:textId="77777777" w:rsidR="00C75713" w:rsidRDefault="00C75713" w:rsidP="001B7863">
      <w:pPr>
        <w:rPr>
          <w:b/>
          <w:bCs/>
        </w:rPr>
      </w:pPr>
    </w:p>
    <w:p w14:paraId="5F6A6FD9" w14:textId="77777777" w:rsidR="00C75713" w:rsidRDefault="00C75713" w:rsidP="001B7863">
      <w:pPr>
        <w:rPr>
          <w:b/>
          <w:bCs/>
        </w:rPr>
      </w:pPr>
    </w:p>
    <w:p w14:paraId="06E31C1B" w14:textId="77777777" w:rsidR="00C75713" w:rsidRDefault="00C75713" w:rsidP="001B7863">
      <w:pPr>
        <w:rPr>
          <w:b/>
          <w:bCs/>
        </w:rPr>
      </w:pPr>
    </w:p>
    <w:p w14:paraId="67360227" w14:textId="77777777" w:rsidR="00C75713" w:rsidRDefault="00C75713" w:rsidP="001B7863">
      <w:pPr>
        <w:rPr>
          <w:b/>
          <w:bCs/>
        </w:rPr>
      </w:pPr>
    </w:p>
    <w:p w14:paraId="1F560CB1" w14:textId="77777777" w:rsidR="00C75713" w:rsidRDefault="00C75713" w:rsidP="001B7863">
      <w:pPr>
        <w:rPr>
          <w:b/>
          <w:bCs/>
        </w:rPr>
      </w:pPr>
    </w:p>
    <w:p w14:paraId="63C11D21" w14:textId="77777777" w:rsidR="00C75713" w:rsidRDefault="00C75713" w:rsidP="001B7863">
      <w:pPr>
        <w:rPr>
          <w:b/>
          <w:bCs/>
        </w:rPr>
      </w:pPr>
    </w:p>
    <w:p w14:paraId="21FE1EF1" w14:textId="77777777" w:rsidR="00C75713" w:rsidRDefault="00C75713" w:rsidP="001B7863">
      <w:pPr>
        <w:rPr>
          <w:b/>
          <w:bCs/>
        </w:rPr>
      </w:pPr>
    </w:p>
    <w:p w14:paraId="6B8C586B" w14:textId="77777777" w:rsidR="00C75713" w:rsidRDefault="00C75713" w:rsidP="001B7863">
      <w:pPr>
        <w:rPr>
          <w:b/>
          <w:bCs/>
        </w:rPr>
      </w:pPr>
    </w:p>
    <w:p w14:paraId="7A06E87A" w14:textId="77777777" w:rsidR="00C75713" w:rsidRDefault="00C75713" w:rsidP="001B7863">
      <w:pPr>
        <w:rPr>
          <w:b/>
          <w:bCs/>
        </w:rPr>
      </w:pPr>
    </w:p>
    <w:p w14:paraId="1963FEA2" w14:textId="77777777" w:rsidR="00C75713" w:rsidRDefault="00C75713" w:rsidP="001B7863">
      <w:pPr>
        <w:rPr>
          <w:b/>
          <w:bCs/>
        </w:rPr>
      </w:pPr>
    </w:p>
    <w:p w14:paraId="39F45972" w14:textId="77777777" w:rsidR="00C75713" w:rsidRDefault="00C75713" w:rsidP="001B7863">
      <w:pPr>
        <w:rPr>
          <w:b/>
          <w:bCs/>
        </w:rPr>
      </w:pPr>
    </w:p>
    <w:p w14:paraId="3283D45B" w14:textId="77777777" w:rsidR="00C75713" w:rsidRDefault="00C75713" w:rsidP="001B7863">
      <w:pPr>
        <w:rPr>
          <w:b/>
          <w:bCs/>
        </w:rPr>
      </w:pPr>
    </w:p>
    <w:p w14:paraId="0C38BDD9" w14:textId="77777777" w:rsidR="00C75713" w:rsidRDefault="00C75713" w:rsidP="001B7863">
      <w:pPr>
        <w:rPr>
          <w:b/>
          <w:bCs/>
        </w:rPr>
      </w:pPr>
    </w:p>
    <w:p w14:paraId="32FF01F0" w14:textId="77777777" w:rsidR="00C75713" w:rsidRDefault="00C75713" w:rsidP="001B7863">
      <w:pPr>
        <w:rPr>
          <w:b/>
          <w:bCs/>
        </w:rPr>
      </w:pPr>
    </w:p>
    <w:p w14:paraId="453531B3" w14:textId="77777777" w:rsidR="00C75713" w:rsidRDefault="00C75713" w:rsidP="001B7863">
      <w:pPr>
        <w:rPr>
          <w:b/>
          <w:bCs/>
        </w:rPr>
      </w:pPr>
    </w:p>
    <w:p w14:paraId="09D8EB40" w14:textId="77777777" w:rsidR="00C75713" w:rsidRDefault="00C75713" w:rsidP="001B7863">
      <w:pPr>
        <w:rPr>
          <w:b/>
          <w:bCs/>
        </w:rPr>
      </w:pPr>
    </w:p>
    <w:p w14:paraId="790CBF38" w14:textId="77777777" w:rsidR="00C75713" w:rsidRDefault="00C75713" w:rsidP="001B7863">
      <w:pPr>
        <w:rPr>
          <w:b/>
          <w:bCs/>
        </w:rPr>
      </w:pPr>
    </w:p>
    <w:p w14:paraId="1300A067" w14:textId="77777777" w:rsidR="00C75713" w:rsidRDefault="00C75713" w:rsidP="001B7863">
      <w:pPr>
        <w:rPr>
          <w:b/>
          <w:bCs/>
        </w:rPr>
      </w:pPr>
    </w:p>
    <w:p w14:paraId="65CE7D4E" w14:textId="77777777" w:rsidR="00C75713" w:rsidRDefault="00C75713" w:rsidP="001B7863">
      <w:pPr>
        <w:rPr>
          <w:b/>
          <w:bCs/>
        </w:rPr>
      </w:pPr>
    </w:p>
    <w:p w14:paraId="405AE38C" w14:textId="77777777" w:rsidR="00C75713" w:rsidRDefault="00C75713" w:rsidP="001B7863">
      <w:pPr>
        <w:rPr>
          <w:b/>
          <w:bCs/>
        </w:rPr>
      </w:pPr>
    </w:p>
    <w:p w14:paraId="7B35D42D" w14:textId="77777777" w:rsidR="00C75713" w:rsidRDefault="00C75713" w:rsidP="001B7863">
      <w:pPr>
        <w:rPr>
          <w:b/>
          <w:bCs/>
        </w:rPr>
      </w:pPr>
    </w:p>
    <w:p w14:paraId="06DEE640" w14:textId="77777777" w:rsidR="00C75713" w:rsidRDefault="00C75713" w:rsidP="001B7863">
      <w:pPr>
        <w:rPr>
          <w:b/>
          <w:bCs/>
        </w:rPr>
      </w:pPr>
    </w:p>
    <w:p w14:paraId="4DA9E4CA" w14:textId="77777777" w:rsidR="00C75713" w:rsidRDefault="00C75713" w:rsidP="001B7863">
      <w:pPr>
        <w:rPr>
          <w:b/>
          <w:bCs/>
        </w:rPr>
      </w:pPr>
    </w:p>
    <w:p w14:paraId="63510C0B" w14:textId="77777777" w:rsidR="00C75713" w:rsidRDefault="00C75713" w:rsidP="001B7863">
      <w:pPr>
        <w:rPr>
          <w:b/>
          <w:bCs/>
        </w:rPr>
      </w:pPr>
    </w:p>
    <w:p w14:paraId="5BDA8620" w14:textId="77777777" w:rsidR="00C75713" w:rsidRDefault="00C75713" w:rsidP="001B7863">
      <w:pPr>
        <w:rPr>
          <w:b/>
          <w:bCs/>
        </w:rPr>
      </w:pPr>
    </w:p>
    <w:p w14:paraId="01077A0C" w14:textId="77777777" w:rsidR="00C75713" w:rsidRDefault="00C75713" w:rsidP="001B7863">
      <w:pPr>
        <w:rPr>
          <w:b/>
          <w:bCs/>
        </w:rPr>
      </w:pPr>
    </w:p>
    <w:p w14:paraId="6FBA763B" w14:textId="77777777" w:rsidR="00C75713" w:rsidRDefault="00C75713" w:rsidP="001B7863">
      <w:pPr>
        <w:rPr>
          <w:b/>
          <w:bCs/>
        </w:rPr>
      </w:pPr>
    </w:p>
    <w:p w14:paraId="1D36A7D8" w14:textId="77777777" w:rsidR="00C75713" w:rsidRDefault="00C75713" w:rsidP="001B7863">
      <w:pPr>
        <w:rPr>
          <w:b/>
          <w:bCs/>
        </w:rPr>
      </w:pPr>
    </w:p>
    <w:p w14:paraId="0F63E968" w14:textId="77777777" w:rsidR="00C75713" w:rsidRDefault="00C75713" w:rsidP="001B7863">
      <w:pPr>
        <w:rPr>
          <w:b/>
          <w:bCs/>
        </w:rPr>
      </w:pPr>
    </w:p>
    <w:p w14:paraId="5617923E" w14:textId="77777777" w:rsidR="00C75713" w:rsidRDefault="00C75713" w:rsidP="001B7863">
      <w:pPr>
        <w:rPr>
          <w:b/>
          <w:bCs/>
        </w:rPr>
      </w:pPr>
    </w:p>
    <w:p w14:paraId="2B78788D" w14:textId="77777777" w:rsidR="00C75713" w:rsidRDefault="00C75713" w:rsidP="001B7863">
      <w:pPr>
        <w:rPr>
          <w:b/>
          <w:bCs/>
        </w:rPr>
      </w:pPr>
    </w:p>
    <w:p w14:paraId="17E6ABE1" w14:textId="77777777" w:rsidR="00C75713" w:rsidRDefault="00C75713" w:rsidP="001B7863">
      <w:pPr>
        <w:rPr>
          <w:b/>
          <w:bCs/>
        </w:rPr>
      </w:pPr>
    </w:p>
    <w:p w14:paraId="082BA3BF" w14:textId="77777777" w:rsidR="00C75713" w:rsidRDefault="00C75713" w:rsidP="001B7863">
      <w:pPr>
        <w:rPr>
          <w:b/>
          <w:bCs/>
        </w:rPr>
      </w:pPr>
    </w:p>
    <w:p w14:paraId="591F1EA8" w14:textId="77777777" w:rsidR="00C75713" w:rsidRDefault="00C75713" w:rsidP="001B7863">
      <w:pPr>
        <w:rPr>
          <w:b/>
          <w:bCs/>
        </w:rPr>
      </w:pPr>
    </w:p>
    <w:p w14:paraId="71B915B5" w14:textId="77777777" w:rsidR="00C75713" w:rsidRDefault="00C75713" w:rsidP="001B7863">
      <w:pPr>
        <w:rPr>
          <w:b/>
          <w:bCs/>
        </w:rPr>
      </w:pPr>
    </w:p>
    <w:p w14:paraId="046B48A0" w14:textId="77777777" w:rsidR="00C75713" w:rsidRDefault="00C75713" w:rsidP="001B7863">
      <w:pPr>
        <w:rPr>
          <w:b/>
          <w:bCs/>
        </w:rPr>
      </w:pPr>
    </w:p>
    <w:p w14:paraId="4AC8064D" w14:textId="77777777" w:rsidR="00C75713" w:rsidRDefault="00C75713" w:rsidP="001B7863">
      <w:pPr>
        <w:rPr>
          <w:b/>
          <w:bCs/>
        </w:rPr>
      </w:pPr>
    </w:p>
    <w:p w14:paraId="70F7F5ED" w14:textId="77777777" w:rsidR="00C75713" w:rsidRDefault="00C75713" w:rsidP="001B7863">
      <w:pPr>
        <w:rPr>
          <w:b/>
          <w:bCs/>
        </w:rPr>
      </w:pPr>
    </w:p>
    <w:p w14:paraId="3D98A471" w14:textId="77777777" w:rsidR="00C75713" w:rsidRDefault="00C75713" w:rsidP="001B7863">
      <w:pPr>
        <w:rPr>
          <w:b/>
          <w:bCs/>
        </w:rPr>
      </w:pPr>
    </w:p>
    <w:p w14:paraId="4C5254D8" w14:textId="77777777" w:rsidR="00C75713" w:rsidRDefault="00C75713" w:rsidP="001B7863">
      <w:pPr>
        <w:rPr>
          <w:b/>
          <w:bCs/>
        </w:rPr>
      </w:pPr>
    </w:p>
    <w:p w14:paraId="0F89CAE1" w14:textId="77777777" w:rsidR="00C75713" w:rsidRDefault="00C75713" w:rsidP="001B7863">
      <w:pPr>
        <w:rPr>
          <w:b/>
          <w:bCs/>
        </w:rPr>
      </w:pPr>
    </w:p>
    <w:p w14:paraId="004E1DDE" w14:textId="77777777" w:rsidR="00C75713" w:rsidRDefault="00C75713" w:rsidP="001B7863">
      <w:pPr>
        <w:rPr>
          <w:b/>
          <w:bCs/>
        </w:rPr>
      </w:pPr>
    </w:p>
    <w:p w14:paraId="570DD46C" w14:textId="77777777" w:rsidR="00C75713" w:rsidRDefault="00C75713" w:rsidP="001B7863">
      <w:pPr>
        <w:rPr>
          <w:b/>
          <w:bCs/>
        </w:rPr>
      </w:pPr>
    </w:p>
    <w:p w14:paraId="7FAD5F6F" w14:textId="77777777" w:rsidR="00C75713" w:rsidRDefault="00C75713" w:rsidP="001B7863">
      <w:pPr>
        <w:rPr>
          <w:b/>
          <w:bCs/>
        </w:rPr>
      </w:pPr>
    </w:p>
    <w:p w14:paraId="779E5B88" w14:textId="77777777" w:rsidR="00C75713" w:rsidRDefault="00C75713" w:rsidP="001B7863">
      <w:pPr>
        <w:rPr>
          <w:b/>
          <w:bCs/>
        </w:rPr>
      </w:pPr>
    </w:p>
    <w:p w14:paraId="2379CA7E" w14:textId="77777777" w:rsidR="00C75713" w:rsidRDefault="00C75713" w:rsidP="001B7863">
      <w:pPr>
        <w:rPr>
          <w:b/>
          <w:bCs/>
        </w:rPr>
      </w:pPr>
    </w:p>
    <w:p w14:paraId="24C791E0" w14:textId="77777777" w:rsidR="00C75713" w:rsidRDefault="00C75713" w:rsidP="001B7863">
      <w:pPr>
        <w:rPr>
          <w:b/>
          <w:bCs/>
        </w:rPr>
      </w:pPr>
    </w:p>
    <w:p w14:paraId="41364E52" w14:textId="77777777" w:rsidR="00C75713" w:rsidRDefault="00C75713" w:rsidP="001B7863">
      <w:pPr>
        <w:rPr>
          <w:b/>
          <w:bCs/>
        </w:rPr>
      </w:pPr>
    </w:p>
    <w:p w14:paraId="2C50000C" w14:textId="77777777" w:rsidR="00C75713" w:rsidRDefault="00C75713" w:rsidP="001B7863">
      <w:pPr>
        <w:rPr>
          <w:b/>
          <w:bCs/>
        </w:rPr>
      </w:pPr>
    </w:p>
    <w:p w14:paraId="77509EE5" w14:textId="77777777" w:rsidR="00C75713" w:rsidRDefault="00C75713" w:rsidP="001B7863">
      <w:pPr>
        <w:rPr>
          <w:b/>
          <w:bCs/>
        </w:rPr>
      </w:pPr>
    </w:p>
    <w:p w14:paraId="13E02B10" w14:textId="77777777" w:rsidR="00C75713" w:rsidRDefault="00C75713" w:rsidP="001B7863">
      <w:pPr>
        <w:rPr>
          <w:b/>
          <w:bCs/>
        </w:rPr>
      </w:pPr>
    </w:p>
    <w:p w14:paraId="5E63B109" w14:textId="77777777" w:rsidR="00C75713" w:rsidRDefault="00C75713" w:rsidP="001B7863">
      <w:pPr>
        <w:rPr>
          <w:b/>
          <w:bCs/>
        </w:rPr>
      </w:pPr>
    </w:p>
    <w:p w14:paraId="504E3D60" w14:textId="77777777" w:rsidR="00C75713" w:rsidRDefault="00C75713" w:rsidP="001B7863">
      <w:pPr>
        <w:rPr>
          <w:b/>
          <w:bCs/>
        </w:rPr>
      </w:pPr>
    </w:p>
    <w:p w14:paraId="55F84649" w14:textId="77777777" w:rsidR="00C75713" w:rsidRDefault="00C75713" w:rsidP="001B7863">
      <w:pPr>
        <w:rPr>
          <w:b/>
          <w:bCs/>
        </w:rPr>
      </w:pPr>
    </w:p>
    <w:p w14:paraId="1E5FB5CC" w14:textId="30AD3A02" w:rsidR="00D279CA" w:rsidRPr="00D279CA" w:rsidRDefault="00D279CA" w:rsidP="001B7863">
      <w:pPr>
        <w:rPr>
          <w:b/>
          <w:bCs/>
        </w:rPr>
      </w:pPr>
      <w:r w:rsidRPr="00D279CA">
        <w:rPr>
          <w:b/>
          <w:bCs/>
        </w:rPr>
        <w:lastRenderedPageBreak/>
        <w:t>Definition</w:t>
      </w:r>
    </w:p>
    <w:p w14:paraId="586B2B59" w14:textId="46B4BA66" w:rsidR="002E1D9E" w:rsidRDefault="002E1D9E" w:rsidP="001B7863">
      <w:r w:rsidRPr="002E1D9E">
        <w:t xml:space="preserve">Google Analytics 4 (GA4) events </w:t>
      </w:r>
      <w:r>
        <w:t xml:space="preserve">is when </w:t>
      </w:r>
      <w:r w:rsidRPr="002E1D9E">
        <w:t>a user interac</w:t>
      </w:r>
      <w:r>
        <w:t>ts</w:t>
      </w:r>
      <w:r w:rsidRPr="002E1D9E">
        <w:t xml:space="preserve"> with content on a website or an app, </w:t>
      </w:r>
      <w:r>
        <w:t>where</w:t>
      </w:r>
      <w:r w:rsidRPr="002E1D9E">
        <w:t xml:space="preserve"> each action </w:t>
      </w:r>
      <w:r>
        <w:t>will be recorded</w:t>
      </w:r>
      <w:r w:rsidRPr="002E1D9E">
        <w:t xml:space="preserve"> as an event (</w:t>
      </w:r>
      <w:proofErr w:type="spellStart"/>
      <w:r w:rsidRPr="002E1D9E">
        <w:t>Kiblitskyi</w:t>
      </w:r>
      <w:proofErr w:type="spellEnd"/>
      <w:r w:rsidRPr="002E1D9E">
        <w:t xml:space="preserve">, 2023). Examples of events include clicking a link, scrolling through a webpage, or navigating to different pages within the site (Petrosyan, 2023). </w:t>
      </w:r>
      <w:r>
        <w:t>GA4 will</w:t>
      </w:r>
      <w:r w:rsidRPr="002E1D9E">
        <w:t xml:space="preserve"> </w:t>
      </w:r>
      <w:r>
        <w:t>capture</w:t>
      </w:r>
      <w:r w:rsidRPr="002E1D9E">
        <w:t xml:space="preserve"> every interaction</w:t>
      </w:r>
      <w:r>
        <w:t xml:space="preserve"> and</w:t>
      </w:r>
      <w:r w:rsidRPr="002E1D9E">
        <w:t xml:space="preserve"> </w:t>
      </w:r>
      <w:r>
        <w:t>provide</w:t>
      </w:r>
      <w:r w:rsidRPr="002E1D9E">
        <w:t xml:space="preserve"> a detailed view of how users engage with site content</w:t>
      </w:r>
      <w:r>
        <w:t xml:space="preserve"> </w:t>
      </w:r>
      <w:r w:rsidRPr="002E1D9E">
        <w:t>(</w:t>
      </w:r>
      <w:proofErr w:type="spellStart"/>
      <w:r w:rsidRPr="002E1D9E">
        <w:t>Kiblitskyi</w:t>
      </w:r>
      <w:proofErr w:type="spellEnd"/>
      <w:r w:rsidRPr="002E1D9E">
        <w:t>, 2023).</w:t>
      </w:r>
    </w:p>
    <w:p w14:paraId="326BCE9D" w14:textId="0E073CD0" w:rsidR="002E1D9E" w:rsidRPr="00D279CA" w:rsidRDefault="00D279CA" w:rsidP="002E1D9E">
      <w:pPr>
        <w:rPr>
          <w:b/>
          <w:bCs/>
        </w:rPr>
      </w:pPr>
      <w:r w:rsidRPr="00D279CA">
        <w:rPr>
          <w:b/>
          <w:bCs/>
        </w:rPr>
        <w:t>Function and Role</w:t>
      </w:r>
    </w:p>
    <w:p w14:paraId="46897F25" w14:textId="77777777" w:rsidR="0082689D" w:rsidRDefault="0082689D" w:rsidP="005209AE">
      <w:r w:rsidRPr="0082689D">
        <w:t xml:space="preserve">Events in Google Analytics 4 (GA4) are important for check how users interact with a website. They help check specific actions users take, allowing website owners to see if the website is optimized properly with relevant content and </w:t>
      </w:r>
      <w:proofErr w:type="spellStart"/>
      <w:r w:rsidRPr="0082689D">
        <w:t>well designed</w:t>
      </w:r>
      <w:proofErr w:type="spellEnd"/>
      <w:r w:rsidRPr="0082689D">
        <w:t xml:space="preserve"> site. By checking these events, website owners can see where improvements are needed. By analysing these events, businesses can better understand user behaviour and make their websites more optimized by modifying content effectively and other engagement methods which would increase conversion rate of users. </w:t>
      </w:r>
    </w:p>
    <w:p w14:paraId="47136A39" w14:textId="5ECF01EB" w:rsidR="005209AE" w:rsidRPr="005209AE" w:rsidRDefault="00B82A9F" w:rsidP="005209AE">
      <w:pPr>
        <w:rPr>
          <w:b/>
          <w:bCs/>
        </w:rPr>
      </w:pPr>
      <w:r w:rsidRPr="00DA3F08">
        <w:rPr>
          <w:b/>
          <w:bCs/>
        </w:rPr>
        <w:t>Event Properties</w:t>
      </w:r>
    </w:p>
    <w:p w14:paraId="39D1E295" w14:textId="456E8E34" w:rsidR="00447969" w:rsidRPr="00A23AE4" w:rsidRDefault="005209AE" w:rsidP="005209AE">
      <w:r>
        <w:t>Event properties in Google Analytics 4 are details that describe more about each user event</w:t>
      </w:r>
      <w:r w:rsidR="00447969" w:rsidRPr="00A23AE4">
        <w:t xml:space="preserve">. </w:t>
      </w:r>
      <w:r w:rsidR="00A23AE4" w:rsidRPr="00A23AE4">
        <w:t>These properties consist of:</w:t>
      </w:r>
    </w:p>
    <w:p w14:paraId="036A23DC" w14:textId="4E5262F4" w:rsidR="00DA3F08" w:rsidRDefault="00DA3F08" w:rsidP="00DA3F08">
      <w:pPr>
        <w:pStyle w:val="ListParagraph"/>
        <w:numPr>
          <w:ilvl w:val="0"/>
          <w:numId w:val="3"/>
        </w:numPr>
      </w:pPr>
      <w:r>
        <w:t xml:space="preserve">Event Name: Identifies the type of </w:t>
      </w:r>
      <w:r w:rsidR="00D33C56">
        <w:t xml:space="preserve">user </w:t>
      </w:r>
      <w:r>
        <w:t xml:space="preserve">interaction, like </w:t>
      </w:r>
      <w:r w:rsidR="00E230D3">
        <w:t xml:space="preserve">when someone </w:t>
      </w:r>
      <w:r w:rsidR="00F864D1">
        <w:t>plays a</w:t>
      </w:r>
      <w:r w:rsidR="00E230D3">
        <w:t xml:space="preserve"> video</w:t>
      </w:r>
      <w:r w:rsidR="00734171">
        <w:t>,</w:t>
      </w:r>
      <w:r w:rsidR="00F864D1">
        <w:t xml:space="preserve"> </w:t>
      </w:r>
      <w:proofErr w:type="spellStart"/>
      <w:r>
        <w:t>page_view</w:t>
      </w:r>
      <w:proofErr w:type="spellEnd"/>
      <w:r w:rsidR="00F864D1">
        <w:t xml:space="preserve"> or a </w:t>
      </w:r>
      <w:r w:rsidR="00734171">
        <w:t>purchase is being made</w:t>
      </w:r>
      <w:r>
        <w:t>.</w:t>
      </w:r>
    </w:p>
    <w:p w14:paraId="19EE659F" w14:textId="5026BA33" w:rsidR="00DA3F08" w:rsidRDefault="00DA3F08" w:rsidP="00DA3F08">
      <w:pPr>
        <w:pStyle w:val="ListParagraph"/>
        <w:numPr>
          <w:ilvl w:val="0"/>
          <w:numId w:val="3"/>
        </w:numPr>
      </w:pPr>
      <w:r>
        <w:t>Event Parameters: Additional details about an event, such as video</w:t>
      </w:r>
      <w:r w:rsidR="00F864D1">
        <w:t xml:space="preserve"> </w:t>
      </w:r>
      <w:r>
        <w:t xml:space="preserve">duration </w:t>
      </w:r>
      <w:r w:rsidR="00E840E2">
        <w:t>or currency</w:t>
      </w:r>
      <w:r>
        <w:t>.</w:t>
      </w:r>
    </w:p>
    <w:p w14:paraId="69BD4F2A" w14:textId="56F86AA7" w:rsidR="00DA3F08" w:rsidRDefault="00DA3F08" w:rsidP="00DA3F08">
      <w:pPr>
        <w:pStyle w:val="ListParagraph"/>
        <w:numPr>
          <w:ilvl w:val="0"/>
          <w:numId w:val="3"/>
        </w:numPr>
      </w:pPr>
      <w:r>
        <w:t xml:space="preserve">Event Value: Numeric measure of an event, such as </w:t>
      </w:r>
      <w:proofErr w:type="spellStart"/>
      <w:r>
        <w:t>a</w:t>
      </w:r>
      <w:proofErr w:type="spellEnd"/>
      <w:r>
        <w:t xml:space="preserve"> amount for </w:t>
      </w:r>
      <w:r w:rsidR="00734171">
        <w:t>purchase</w:t>
      </w:r>
      <w:r>
        <w:t>.</w:t>
      </w:r>
    </w:p>
    <w:p w14:paraId="23BB9CC6" w14:textId="68B784B9" w:rsidR="00816DC5" w:rsidRDefault="00DA3F08" w:rsidP="00C42ED4">
      <w:pPr>
        <w:pStyle w:val="ListParagraph"/>
        <w:numPr>
          <w:ilvl w:val="0"/>
          <w:numId w:val="3"/>
        </w:numPr>
      </w:pPr>
      <w:r>
        <w:t xml:space="preserve">User Properties: </w:t>
      </w:r>
      <w:r w:rsidR="007B4598">
        <w:t>Characteristics</w:t>
      </w:r>
      <w:r>
        <w:t xml:space="preserve"> that describe users, like</w:t>
      </w:r>
      <w:r w:rsidR="004B5DD6">
        <w:t xml:space="preserve"> location </w:t>
      </w:r>
      <w:r>
        <w:t xml:space="preserve">or gender, </w:t>
      </w:r>
      <w:r w:rsidR="004B5DD6">
        <w:t>to segment data.</w:t>
      </w:r>
    </w:p>
    <w:p w14:paraId="06B44457" w14:textId="43C1D768" w:rsidR="00816DC5" w:rsidRPr="00816DC5" w:rsidRDefault="00816DC5" w:rsidP="00C42ED4">
      <w:pPr>
        <w:rPr>
          <w:b/>
          <w:bCs/>
        </w:rPr>
      </w:pPr>
      <w:r w:rsidRPr="00816DC5">
        <w:rPr>
          <w:b/>
          <w:bCs/>
        </w:rPr>
        <w:t>Events from my microsite</w:t>
      </w:r>
      <w:r w:rsidR="004829C9">
        <w:rPr>
          <w:b/>
          <w:bCs/>
        </w:rPr>
        <w:t xml:space="preserve"> </w:t>
      </w:r>
      <w:proofErr w:type="spellStart"/>
      <w:r w:rsidR="004829C9">
        <w:rPr>
          <w:b/>
          <w:bCs/>
        </w:rPr>
        <w:t>Dhee</w:t>
      </w:r>
      <w:proofErr w:type="spellEnd"/>
      <w:r w:rsidR="00975BE0">
        <w:rPr>
          <w:b/>
          <w:bCs/>
        </w:rPr>
        <w:t xml:space="preserve"> microsite</w:t>
      </w:r>
      <w:r w:rsidRPr="00816DC5">
        <w:rPr>
          <w:b/>
          <w:bCs/>
        </w:rPr>
        <w:t xml:space="preserve"> </w:t>
      </w:r>
      <w:r w:rsidR="00ED464E" w:rsidRPr="00816DC5">
        <w:rPr>
          <w:b/>
          <w:bCs/>
        </w:rPr>
        <w:t>(</w:t>
      </w:r>
      <w:hyperlink r:id="rId7" w:history="1">
        <w:r w:rsidR="001917D2" w:rsidRPr="00816DC5">
          <w:rPr>
            <w:rStyle w:val="Hyperlink"/>
            <w:b/>
            <w:bCs/>
          </w:rPr>
          <w:t>https://sites.google.com/iit.ac.lk/musicbydhee/home</w:t>
        </w:r>
      </w:hyperlink>
      <w:r w:rsidR="001917D2" w:rsidRPr="00816DC5">
        <w:rPr>
          <w:b/>
          <w:bCs/>
        </w:rPr>
        <w:t xml:space="preserve"> )</w:t>
      </w:r>
      <w:r w:rsidR="002E1D9E" w:rsidRPr="00816DC5">
        <w:rPr>
          <w:b/>
          <w:bCs/>
        </w:rPr>
        <w:t xml:space="preserve"> </w:t>
      </w:r>
    </w:p>
    <w:p w14:paraId="1DC3B5CE" w14:textId="4770977A" w:rsidR="003C5B1B" w:rsidRDefault="005D53CB" w:rsidP="00661C68">
      <w:r w:rsidRPr="005D53CB">
        <w:rPr>
          <w:b/>
          <w:bCs/>
          <w:noProof/>
        </w:rPr>
        <w:drawing>
          <wp:anchor distT="0" distB="0" distL="114300" distR="114300" simplePos="0" relativeHeight="252111872" behindDoc="1" locked="0" layoutInCell="1" allowOverlap="1" wp14:anchorId="7C984D7C" wp14:editId="385C04D0">
            <wp:simplePos x="0" y="0"/>
            <wp:positionH relativeFrom="column">
              <wp:posOffset>5534659</wp:posOffset>
            </wp:positionH>
            <wp:positionV relativeFrom="paragraph">
              <wp:posOffset>1070551</wp:posOffset>
            </wp:positionV>
            <wp:extent cx="267970" cy="182880"/>
            <wp:effectExtent l="19050" t="38100" r="0" b="26670"/>
            <wp:wrapTight wrapText="bothSides">
              <wp:wrapPolygon edited="0">
                <wp:start x="26095" y="3149"/>
                <wp:lineTo x="22142" y="-318"/>
                <wp:lineTo x="6081" y="3952"/>
                <wp:lineTo x="2658" y="3571"/>
                <wp:lineTo x="-497" y="11293"/>
                <wp:lineTo x="6360" y="25174"/>
                <wp:lineTo x="12419" y="27866"/>
                <wp:lineTo x="22152" y="12802"/>
                <wp:lineTo x="26095" y="3149"/>
              </wp:wrapPolygon>
            </wp:wrapTight>
            <wp:docPr id="2880787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4345762">
                      <a:off x="0" y="0"/>
                      <a:ext cx="267970" cy="182880"/>
                    </a:xfrm>
                    <a:prstGeom prst="rect">
                      <a:avLst/>
                    </a:prstGeom>
                    <a:noFill/>
                  </pic:spPr>
                </pic:pic>
              </a:graphicData>
            </a:graphic>
          </wp:anchor>
        </w:drawing>
      </w:r>
      <w:r w:rsidRPr="005D53CB">
        <w:rPr>
          <w:b/>
          <w:bCs/>
          <w:noProof/>
        </w:rPr>
        <w:drawing>
          <wp:anchor distT="0" distB="0" distL="114300" distR="114300" simplePos="0" relativeHeight="252108800" behindDoc="1" locked="0" layoutInCell="1" allowOverlap="1" wp14:anchorId="63DCF79B" wp14:editId="4814B941">
            <wp:simplePos x="0" y="0"/>
            <wp:positionH relativeFrom="column">
              <wp:posOffset>5791200</wp:posOffset>
            </wp:positionH>
            <wp:positionV relativeFrom="paragraph">
              <wp:posOffset>1059238</wp:posOffset>
            </wp:positionV>
            <wp:extent cx="251460" cy="266700"/>
            <wp:effectExtent l="0" t="0" r="0" b="0"/>
            <wp:wrapTight wrapText="bothSides">
              <wp:wrapPolygon edited="0">
                <wp:start x="0" y="0"/>
                <wp:lineTo x="0" y="20057"/>
                <wp:lineTo x="19636" y="20057"/>
                <wp:lineTo x="19636" y="0"/>
                <wp:lineTo x="0" y="0"/>
              </wp:wrapPolygon>
            </wp:wrapTight>
            <wp:docPr id="8547847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anchor>
        </w:drawing>
      </w:r>
      <w:r w:rsidRPr="005D53CB">
        <w:rPr>
          <w:b/>
          <w:bCs/>
          <w:noProof/>
        </w:rPr>
        <w:drawing>
          <wp:anchor distT="0" distB="0" distL="114300" distR="114300" simplePos="0" relativeHeight="252077056" behindDoc="1" locked="0" layoutInCell="1" allowOverlap="1" wp14:anchorId="37A27429" wp14:editId="1FD79011">
            <wp:simplePos x="0" y="0"/>
            <wp:positionH relativeFrom="column">
              <wp:posOffset>2706370</wp:posOffset>
            </wp:positionH>
            <wp:positionV relativeFrom="paragraph">
              <wp:posOffset>902970</wp:posOffset>
            </wp:positionV>
            <wp:extent cx="2933700" cy="297180"/>
            <wp:effectExtent l="0" t="0" r="0" b="0"/>
            <wp:wrapTight wrapText="bothSides">
              <wp:wrapPolygon edited="0">
                <wp:start x="0" y="0"/>
                <wp:lineTo x="0" y="20769"/>
                <wp:lineTo x="21460" y="20769"/>
                <wp:lineTo x="21460" y="0"/>
                <wp:lineTo x="0" y="0"/>
              </wp:wrapPolygon>
            </wp:wrapTight>
            <wp:docPr id="1260503976" name="Picture 1" descr="A black square with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503976" name="Picture 1" descr="A black square with red bord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33700" cy="297180"/>
                    </a:xfrm>
                    <a:prstGeom prst="rect">
                      <a:avLst/>
                    </a:prstGeom>
                    <a:noFill/>
                  </pic:spPr>
                </pic:pic>
              </a:graphicData>
            </a:graphic>
            <wp14:sizeRelH relativeFrom="margin">
              <wp14:pctWidth>0</wp14:pctWidth>
            </wp14:sizeRelH>
            <wp14:sizeRelV relativeFrom="margin">
              <wp14:pctHeight>0</wp14:pctHeight>
            </wp14:sizeRelV>
          </wp:anchor>
        </w:drawing>
      </w:r>
      <w:r w:rsidR="00A10C81" w:rsidRPr="005D53CB">
        <w:rPr>
          <w:b/>
          <w:bCs/>
          <w:noProof/>
        </w:rPr>
        <w:drawing>
          <wp:anchor distT="0" distB="0" distL="114300" distR="114300" simplePos="0" relativeHeight="252037120" behindDoc="1" locked="0" layoutInCell="1" allowOverlap="1" wp14:anchorId="3E99A1FC" wp14:editId="4D4ABB6B">
            <wp:simplePos x="0" y="0"/>
            <wp:positionH relativeFrom="column">
              <wp:posOffset>-91440</wp:posOffset>
            </wp:positionH>
            <wp:positionV relativeFrom="paragraph">
              <wp:posOffset>899160</wp:posOffset>
            </wp:positionV>
            <wp:extent cx="5731510" cy="2261870"/>
            <wp:effectExtent l="0" t="0" r="0" b="0"/>
            <wp:wrapTight wrapText="bothSides">
              <wp:wrapPolygon edited="0">
                <wp:start x="0" y="0"/>
                <wp:lineTo x="0" y="21467"/>
                <wp:lineTo x="21538" y="21467"/>
                <wp:lineTo x="21538" y="0"/>
                <wp:lineTo x="0" y="0"/>
              </wp:wrapPolygon>
            </wp:wrapTight>
            <wp:docPr id="591514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1421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261870"/>
                    </a:xfrm>
                    <a:prstGeom prst="rect">
                      <a:avLst/>
                    </a:prstGeom>
                  </pic:spPr>
                </pic:pic>
              </a:graphicData>
            </a:graphic>
          </wp:anchor>
        </w:drawing>
      </w:r>
      <w:r w:rsidR="00B13029" w:rsidRPr="005D53CB">
        <w:rPr>
          <w:b/>
          <w:bCs/>
        </w:rPr>
        <w:t>Page</w:t>
      </w:r>
      <w:r w:rsidR="00724A6A" w:rsidRPr="005D53CB">
        <w:rPr>
          <w:b/>
          <w:bCs/>
        </w:rPr>
        <w:t xml:space="preserve"> views</w:t>
      </w:r>
      <w:r w:rsidR="00CD5683">
        <w:t xml:space="preserve"> - </w:t>
      </w:r>
      <w:r w:rsidR="00CD5683" w:rsidRPr="00CD5683">
        <w:t>This is a</w:t>
      </w:r>
      <w:r w:rsidR="002E1D9E">
        <w:t xml:space="preserve">n </w:t>
      </w:r>
      <w:r w:rsidR="00CD5683" w:rsidRPr="00CD5683">
        <w:t xml:space="preserve">event </w:t>
      </w:r>
      <w:r w:rsidR="002E1D9E">
        <w:t>which</w:t>
      </w:r>
      <w:r w:rsidR="00CD5683" w:rsidRPr="00CD5683">
        <w:t xml:space="preserve"> tracks every time a </w:t>
      </w:r>
      <w:r w:rsidR="00240843">
        <w:t>page</w:t>
      </w:r>
      <w:r w:rsidR="00CD5683" w:rsidRPr="00CD5683">
        <w:t xml:space="preserve"> is viewed</w:t>
      </w:r>
      <w:r w:rsidR="00240843">
        <w:t xml:space="preserve"> in the stie</w:t>
      </w:r>
      <w:r w:rsidR="00CD5683" w:rsidRPr="00CD5683">
        <w:t xml:space="preserve">. </w:t>
      </w:r>
      <w:r w:rsidR="00FC65A7">
        <w:t xml:space="preserve">When someone </w:t>
      </w:r>
      <w:r w:rsidR="003865A8">
        <w:t>views</w:t>
      </w:r>
      <w:r w:rsidR="00FC65A7">
        <w:t xml:space="preserve"> </w:t>
      </w:r>
      <w:r w:rsidR="003865A8">
        <w:t>any of the</w:t>
      </w:r>
      <w:r w:rsidR="00FC65A7">
        <w:t xml:space="preserve"> </w:t>
      </w:r>
      <w:r w:rsidR="003865A8">
        <w:t>site’s pages such as home or contact page</w:t>
      </w:r>
      <w:r w:rsidR="00FC65A7">
        <w:t xml:space="preserve"> </w:t>
      </w:r>
      <w:r w:rsidR="00240843">
        <w:t xml:space="preserve">(reference) </w:t>
      </w:r>
      <w:r w:rsidR="00FC65A7">
        <w:t>it will be co</w:t>
      </w:r>
      <w:r w:rsidR="003865A8">
        <w:t xml:space="preserve">unted as this. </w:t>
      </w:r>
      <w:r w:rsidR="00CD5683" w:rsidRPr="00CD5683">
        <w:t xml:space="preserve">This data is crucial for understanding traffic distribution across the site, identifying the most popular </w:t>
      </w:r>
      <w:r w:rsidR="002E1D9E" w:rsidRPr="00CD5683">
        <w:t>pages.</w:t>
      </w:r>
      <w:r w:rsidR="002E1D9E">
        <w:t xml:space="preserve"> </w:t>
      </w:r>
    </w:p>
    <w:p w14:paraId="106617F8" w14:textId="1BE4C3B8" w:rsidR="007C2671" w:rsidRDefault="003C5B1B" w:rsidP="00661C68">
      <w:r w:rsidRPr="003C5B1B">
        <w:t xml:space="preserve"> </w:t>
      </w:r>
    </w:p>
    <w:p w14:paraId="0F961234" w14:textId="3C65D14B" w:rsidR="00AC3824" w:rsidRDefault="00B13029" w:rsidP="00AC3824">
      <w:r w:rsidRPr="005D53CB">
        <w:rPr>
          <w:b/>
          <w:bCs/>
        </w:rPr>
        <w:lastRenderedPageBreak/>
        <w:t>F</w:t>
      </w:r>
      <w:r w:rsidR="007C2671" w:rsidRPr="005D53CB">
        <w:rPr>
          <w:b/>
          <w:bCs/>
        </w:rPr>
        <w:t>irst</w:t>
      </w:r>
      <w:r w:rsidRPr="005D53CB">
        <w:rPr>
          <w:b/>
          <w:bCs/>
        </w:rPr>
        <w:t xml:space="preserve"> </w:t>
      </w:r>
      <w:r w:rsidR="007C2671" w:rsidRPr="005D53CB">
        <w:rPr>
          <w:b/>
          <w:bCs/>
        </w:rPr>
        <w:t>visit</w:t>
      </w:r>
      <w:r w:rsidR="00CD5683">
        <w:t xml:space="preserve"> </w:t>
      </w:r>
      <w:r w:rsidR="002E1D9E">
        <w:t>- This</w:t>
      </w:r>
      <w:r w:rsidR="00CD5683" w:rsidRPr="00CD5683">
        <w:t xml:space="preserve"> property is </w:t>
      </w:r>
      <w:r w:rsidR="00A071BC">
        <w:t>when</w:t>
      </w:r>
      <w:r w:rsidR="00CD5683" w:rsidRPr="00CD5683">
        <w:t xml:space="preserve"> new </w:t>
      </w:r>
      <w:r w:rsidR="003865A8">
        <w:t xml:space="preserve">a </w:t>
      </w:r>
      <w:r w:rsidR="00CD5683" w:rsidRPr="00CD5683">
        <w:t xml:space="preserve">user </w:t>
      </w:r>
      <w:r w:rsidR="004763E0">
        <w:t>is</w:t>
      </w:r>
      <w:r w:rsidR="00A071BC">
        <w:t xml:space="preserve"> visiting the site for the first </w:t>
      </w:r>
      <w:r w:rsidR="00C42ED4">
        <w:t>time</w:t>
      </w:r>
      <w:r w:rsidR="00C42ED4" w:rsidRPr="00CD5683">
        <w:t>.</w:t>
      </w:r>
      <w:r w:rsidR="00C42ED4" w:rsidRPr="00AC3824">
        <w:t xml:space="preserve"> Tracking</w:t>
      </w:r>
      <w:r w:rsidR="00AC3824" w:rsidRPr="00AC3824">
        <w:t xml:space="preserve"> first visits can help understand how many new users are attracted to the site after specific marketing campaigns.</w:t>
      </w:r>
    </w:p>
    <w:p w14:paraId="26DCEA68" w14:textId="0533A9E8" w:rsidR="00EB5F14" w:rsidRDefault="005D53CB" w:rsidP="00492888">
      <w:r w:rsidRPr="005D53CB">
        <w:rPr>
          <w:b/>
          <w:bCs/>
          <w:noProof/>
        </w:rPr>
        <w:drawing>
          <wp:anchor distT="0" distB="0" distL="114300" distR="114300" simplePos="0" relativeHeight="252102656" behindDoc="1" locked="0" layoutInCell="1" allowOverlap="1" wp14:anchorId="2BE9DA19" wp14:editId="06372E53">
            <wp:simplePos x="0" y="0"/>
            <wp:positionH relativeFrom="column">
              <wp:posOffset>4765964</wp:posOffset>
            </wp:positionH>
            <wp:positionV relativeFrom="paragraph">
              <wp:posOffset>2358332</wp:posOffset>
            </wp:positionV>
            <wp:extent cx="267970" cy="182880"/>
            <wp:effectExtent l="0" t="57150" r="0" b="45720"/>
            <wp:wrapTight wrapText="bothSides">
              <wp:wrapPolygon edited="0">
                <wp:start x="21094" y="-5471"/>
                <wp:lineTo x="-366" y="11165"/>
                <wp:lineTo x="1146" y="24482"/>
                <wp:lineTo x="11749" y="21897"/>
                <wp:lineTo x="22606" y="7846"/>
                <wp:lineTo x="21094" y="-5471"/>
              </wp:wrapPolygon>
            </wp:wrapTight>
            <wp:docPr id="17551197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6766786">
                      <a:off x="0" y="0"/>
                      <a:ext cx="267970" cy="182880"/>
                    </a:xfrm>
                    <a:prstGeom prst="rect">
                      <a:avLst/>
                    </a:prstGeom>
                    <a:noFill/>
                  </pic:spPr>
                </pic:pic>
              </a:graphicData>
            </a:graphic>
          </wp:anchor>
        </w:drawing>
      </w:r>
      <w:r w:rsidRPr="005D53CB">
        <w:rPr>
          <w:b/>
          <w:bCs/>
          <w:noProof/>
        </w:rPr>
        <w:drawing>
          <wp:anchor distT="0" distB="0" distL="114300" distR="114300" simplePos="0" relativeHeight="252069888" behindDoc="1" locked="0" layoutInCell="1" allowOverlap="1" wp14:anchorId="784EC896" wp14:editId="5B61E0E0">
            <wp:simplePos x="0" y="0"/>
            <wp:positionH relativeFrom="column">
              <wp:posOffset>3192780</wp:posOffset>
            </wp:positionH>
            <wp:positionV relativeFrom="paragraph">
              <wp:posOffset>2080895</wp:posOffset>
            </wp:positionV>
            <wp:extent cx="1851660" cy="274320"/>
            <wp:effectExtent l="0" t="0" r="0" b="0"/>
            <wp:wrapTight wrapText="bothSides">
              <wp:wrapPolygon edited="0">
                <wp:start x="0" y="0"/>
                <wp:lineTo x="0" y="19500"/>
                <wp:lineTo x="21333" y="19500"/>
                <wp:lineTo x="21333" y="0"/>
                <wp:lineTo x="0" y="0"/>
              </wp:wrapPolygon>
            </wp:wrapTight>
            <wp:docPr id="241059051" name="Picture 1" descr="A black square with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059051" name="Picture 1" descr="A black square with red bord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51660" cy="274320"/>
                    </a:xfrm>
                    <a:prstGeom prst="rect">
                      <a:avLst/>
                    </a:prstGeom>
                    <a:noFill/>
                  </pic:spPr>
                </pic:pic>
              </a:graphicData>
            </a:graphic>
            <wp14:sizeRelH relativeFrom="margin">
              <wp14:pctWidth>0</wp14:pctWidth>
            </wp14:sizeRelH>
            <wp14:sizeRelV relativeFrom="margin">
              <wp14:pctHeight>0</wp14:pctHeight>
            </wp14:sizeRelV>
          </wp:anchor>
        </w:drawing>
      </w:r>
      <w:r w:rsidR="003A6992" w:rsidRPr="005D53CB">
        <w:rPr>
          <w:b/>
          <w:bCs/>
          <w:noProof/>
        </w:rPr>
        <w:drawing>
          <wp:anchor distT="0" distB="0" distL="114300" distR="114300" simplePos="0" relativeHeight="252053504" behindDoc="1" locked="0" layoutInCell="1" allowOverlap="1" wp14:anchorId="781004E7" wp14:editId="7ACAB33A">
            <wp:simplePos x="0" y="0"/>
            <wp:positionH relativeFrom="column">
              <wp:posOffset>0</wp:posOffset>
            </wp:positionH>
            <wp:positionV relativeFrom="paragraph">
              <wp:posOffset>896620</wp:posOffset>
            </wp:positionV>
            <wp:extent cx="5731510" cy="1590040"/>
            <wp:effectExtent l="0" t="0" r="0" b="0"/>
            <wp:wrapTight wrapText="bothSides">
              <wp:wrapPolygon edited="0">
                <wp:start x="0" y="0"/>
                <wp:lineTo x="0" y="21220"/>
                <wp:lineTo x="21538" y="21220"/>
                <wp:lineTo x="21538" y="0"/>
                <wp:lineTo x="0" y="0"/>
              </wp:wrapPolygon>
            </wp:wrapTight>
            <wp:docPr id="15786134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13460" name="Picture 1"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590040"/>
                    </a:xfrm>
                    <a:prstGeom prst="rect">
                      <a:avLst/>
                    </a:prstGeom>
                  </pic:spPr>
                </pic:pic>
              </a:graphicData>
            </a:graphic>
          </wp:anchor>
        </w:drawing>
      </w:r>
      <w:r w:rsidR="004E6126" w:rsidRPr="005D53CB">
        <w:rPr>
          <w:b/>
          <w:bCs/>
        </w:rPr>
        <w:t>C</w:t>
      </w:r>
      <w:r w:rsidR="00AB5A84" w:rsidRPr="005D53CB">
        <w:rPr>
          <w:b/>
          <w:bCs/>
        </w:rPr>
        <w:t>licks</w:t>
      </w:r>
      <w:r w:rsidR="00CD5683">
        <w:t xml:space="preserve"> </w:t>
      </w:r>
      <w:r w:rsidR="00A071BC">
        <w:t>–</w:t>
      </w:r>
      <w:r w:rsidR="00CD5683">
        <w:t xml:space="preserve"> </w:t>
      </w:r>
      <w:r w:rsidR="003865A8">
        <w:t>T</w:t>
      </w:r>
      <w:r w:rsidR="000E4EDF">
        <w:t>his</w:t>
      </w:r>
      <w:r w:rsidR="00A071BC" w:rsidRPr="00CD5683">
        <w:t xml:space="preserve"> event</w:t>
      </w:r>
      <w:r w:rsidR="00CD5683" w:rsidRPr="00CD5683">
        <w:t xml:space="preserve"> </w:t>
      </w:r>
      <w:r w:rsidR="00A071BC">
        <w:t>tracks the</w:t>
      </w:r>
      <w:r w:rsidR="00CD5683" w:rsidRPr="00CD5683">
        <w:t xml:space="preserve"> interactions </w:t>
      </w:r>
      <w:r w:rsidR="00A071BC">
        <w:t>when a user</w:t>
      </w:r>
      <w:r w:rsidR="00CD5683" w:rsidRPr="00CD5683">
        <w:t xml:space="preserve"> </w:t>
      </w:r>
      <w:r w:rsidR="00A071BC">
        <w:t>clicks on something on the site</w:t>
      </w:r>
      <w:r w:rsidR="00CD5683" w:rsidRPr="00CD5683">
        <w:t xml:space="preserve"> like </w:t>
      </w:r>
      <w:r w:rsidR="00A10C81">
        <w:t xml:space="preserve">internal </w:t>
      </w:r>
      <w:r w:rsidR="00BA7C43">
        <w:t xml:space="preserve">and external </w:t>
      </w:r>
      <w:r w:rsidR="00CD5683" w:rsidRPr="00CD5683">
        <w:t xml:space="preserve">links, </w:t>
      </w:r>
      <w:r w:rsidR="00A071BC">
        <w:t>and buttons</w:t>
      </w:r>
      <w:r w:rsidR="00CD5683" w:rsidRPr="00CD5683">
        <w:t xml:space="preserve">. </w:t>
      </w:r>
      <w:r w:rsidR="000E4EDF">
        <w:t>When a user clicks any of the links</w:t>
      </w:r>
      <w:r w:rsidR="00632DA3">
        <w:t xml:space="preserve"> or buttons</w:t>
      </w:r>
      <w:r w:rsidR="00161563">
        <w:t xml:space="preserve"> that is</w:t>
      </w:r>
      <w:r w:rsidR="000E4EDF">
        <w:t xml:space="preserve"> attached such as </w:t>
      </w:r>
      <w:r w:rsidR="00632DA3">
        <w:t>navigation of the site</w:t>
      </w:r>
      <w:r w:rsidR="00BA7C43">
        <w:t xml:space="preserve"> (reference)</w:t>
      </w:r>
      <w:r w:rsidR="002C1911">
        <w:t xml:space="preserve"> or</w:t>
      </w:r>
      <w:r w:rsidR="00632DA3">
        <w:t xml:space="preserve"> external links to other sites</w:t>
      </w:r>
      <w:r w:rsidR="004763E0">
        <w:t xml:space="preserve"> (Reference).</w:t>
      </w:r>
      <w:r w:rsidR="00920801">
        <w:t xml:space="preserve"> </w:t>
      </w:r>
      <w:r w:rsidR="00492888" w:rsidRPr="00492888">
        <w:t xml:space="preserve">The conversion rate and the effectiveness of calls to action can be </w:t>
      </w:r>
      <w:r w:rsidR="00030382" w:rsidRPr="00492888">
        <w:t>analysed</w:t>
      </w:r>
      <w:r w:rsidR="00492888">
        <w:t xml:space="preserve"> by checking this event.</w:t>
      </w:r>
      <w:r w:rsidRPr="005D53CB">
        <w:rPr>
          <w:noProof/>
        </w:rPr>
        <w:t xml:space="preserve"> </w:t>
      </w:r>
    </w:p>
    <w:p w14:paraId="3772B389" w14:textId="449524E9" w:rsidR="00030382" w:rsidRDefault="005D53CB" w:rsidP="00492888">
      <w:r>
        <w:rPr>
          <w:noProof/>
        </w:rPr>
        <w:drawing>
          <wp:anchor distT="0" distB="0" distL="114300" distR="114300" simplePos="0" relativeHeight="252104704" behindDoc="1" locked="0" layoutInCell="1" allowOverlap="1" wp14:anchorId="5D66DB32" wp14:editId="7300C9FB">
            <wp:simplePos x="0" y="0"/>
            <wp:positionH relativeFrom="column">
              <wp:posOffset>4904452</wp:posOffset>
            </wp:positionH>
            <wp:positionV relativeFrom="paragraph">
              <wp:posOffset>124113</wp:posOffset>
            </wp:positionV>
            <wp:extent cx="251460" cy="266700"/>
            <wp:effectExtent l="0" t="0" r="0" b="0"/>
            <wp:wrapTight wrapText="bothSides">
              <wp:wrapPolygon edited="0">
                <wp:start x="0" y="0"/>
                <wp:lineTo x="0" y="20057"/>
                <wp:lineTo x="19636" y="20057"/>
                <wp:lineTo x="19636" y="0"/>
                <wp:lineTo x="0" y="0"/>
              </wp:wrapPolygon>
            </wp:wrapTight>
            <wp:docPr id="7055765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anchor>
        </w:drawing>
      </w:r>
      <w:r w:rsidR="00B13029" w:rsidRPr="00B13029">
        <w:rPr>
          <w:noProof/>
        </w:rPr>
        <w:drawing>
          <wp:anchor distT="0" distB="0" distL="114300" distR="114300" simplePos="0" relativeHeight="252062720" behindDoc="1" locked="0" layoutInCell="1" allowOverlap="1" wp14:anchorId="4B752032" wp14:editId="7B007B3E">
            <wp:simplePos x="0" y="0"/>
            <wp:positionH relativeFrom="column">
              <wp:posOffset>1173480</wp:posOffset>
            </wp:positionH>
            <wp:positionV relativeFrom="paragraph">
              <wp:posOffset>203200</wp:posOffset>
            </wp:positionV>
            <wp:extent cx="2758440" cy="2971800"/>
            <wp:effectExtent l="0" t="0" r="0" b="0"/>
            <wp:wrapTight wrapText="bothSides">
              <wp:wrapPolygon edited="0">
                <wp:start x="0" y="0"/>
                <wp:lineTo x="0" y="21462"/>
                <wp:lineTo x="21481" y="21462"/>
                <wp:lineTo x="21481" y="0"/>
                <wp:lineTo x="0" y="0"/>
              </wp:wrapPolygon>
            </wp:wrapTight>
            <wp:docPr id="2079258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258957" name=""/>
                    <pic:cNvPicPr/>
                  </pic:nvPicPr>
                  <pic:blipFill>
                    <a:blip r:embed="rId13">
                      <a:extLst>
                        <a:ext uri="{28A0092B-C50C-407E-A947-70E740481C1C}">
                          <a14:useLocalDpi xmlns:a14="http://schemas.microsoft.com/office/drawing/2010/main" val="0"/>
                        </a:ext>
                      </a:extLst>
                    </a:blip>
                    <a:stretch>
                      <a:fillRect/>
                    </a:stretch>
                  </pic:blipFill>
                  <pic:spPr>
                    <a:xfrm>
                      <a:off x="0" y="0"/>
                      <a:ext cx="2758440" cy="2971800"/>
                    </a:xfrm>
                    <a:prstGeom prst="rect">
                      <a:avLst/>
                    </a:prstGeom>
                  </pic:spPr>
                </pic:pic>
              </a:graphicData>
            </a:graphic>
            <wp14:sizeRelH relativeFrom="margin">
              <wp14:pctWidth>0</wp14:pctWidth>
            </wp14:sizeRelH>
            <wp14:sizeRelV relativeFrom="margin">
              <wp14:pctHeight>0</wp14:pctHeight>
            </wp14:sizeRelV>
          </wp:anchor>
        </w:drawing>
      </w:r>
    </w:p>
    <w:p w14:paraId="5D260FBB" w14:textId="73501F76" w:rsidR="00CB4EC8" w:rsidRDefault="00CB4EC8" w:rsidP="00492888"/>
    <w:p w14:paraId="626E116E" w14:textId="1DF693D7" w:rsidR="00ED772D" w:rsidRDefault="00ED772D" w:rsidP="00724A6A"/>
    <w:p w14:paraId="0A9A7671" w14:textId="6D4F68F0" w:rsidR="00ED772D" w:rsidRDefault="00ED772D" w:rsidP="00724A6A"/>
    <w:p w14:paraId="3F0B2719" w14:textId="4E65E90B" w:rsidR="00ED772D" w:rsidRDefault="00ED772D" w:rsidP="00724A6A"/>
    <w:p w14:paraId="3AC44CE0" w14:textId="1C612B70" w:rsidR="00ED772D" w:rsidRDefault="00ED772D" w:rsidP="00724A6A"/>
    <w:p w14:paraId="1F60C513" w14:textId="74EB8EEC" w:rsidR="00ED772D" w:rsidRDefault="00ED772D" w:rsidP="00724A6A"/>
    <w:p w14:paraId="4F3C952B" w14:textId="7C0BF871" w:rsidR="00ED772D" w:rsidRDefault="00ED772D" w:rsidP="00724A6A"/>
    <w:p w14:paraId="68594D9C" w14:textId="3FEEBB53" w:rsidR="00ED772D" w:rsidRDefault="005D53CB" w:rsidP="00724A6A">
      <w:r>
        <w:rPr>
          <w:noProof/>
        </w:rPr>
        <w:drawing>
          <wp:anchor distT="0" distB="0" distL="114300" distR="114300" simplePos="0" relativeHeight="252097536" behindDoc="1" locked="0" layoutInCell="1" allowOverlap="1" wp14:anchorId="7AC90068" wp14:editId="3CECE099">
            <wp:simplePos x="0" y="0"/>
            <wp:positionH relativeFrom="column">
              <wp:posOffset>1057795</wp:posOffset>
            </wp:positionH>
            <wp:positionV relativeFrom="paragraph">
              <wp:posOffset>431570</wp:posOffset>
            </wp:positionV>
            <wp:extent cx="251460" cy="266700"/>
            <wp:effectExtent l="0" t="0" r="0" b="0"/>
            <wp:wrapTight wrapText="bothSides">
              <wp:wrapPolygon edited="0">
                <wp:start x="0" y="0"/>
                <wp:lineTo x="0" y="20057"/>
                <wp:lineTo x="19636" y="20057"/>
                <wp:lineTo x="19636" y="0"/>
                <wp:lineTo x="0" y="0"/>
              </wp:wrapPolygon>
            </wp:wrapTight>
            <wp:docPr id="11456356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anchor>
        </w:drawing>
      </w:r>
      <w:r>
        <w:rPr>
          <w:noProof/>
        </w:rPr>
        <w:drawing>
          <wp:anchor distT="0" distB="0" distL="114300" distR="114300" simplePos="0" relativeHeight="252100608" behindDoc="1" locked="0" layoutInCell="1" allowOverlap="1" wp14:anchorId="37D7868C" wp14:editId="2A50C820">
            <wp:simplePos x="0" y="0"/>
            <wp:positionH relativeFrom="column">
              <wp:posOffset>1309370</wp:posOffset>
            </wp:positionH>
            <wp:positionV relativeFrom="paragraph">
              <wp:posOffset>285750</wp:posOffset>
            </wp:positionV>
            <wp:extent cx="405765" cy="276860"/>
            <wp:effectExtent l="0" t="0" r="0" b="0"/>
            <wp:wrapTight wrapText="bothSides">
              <wp:wrapPolygon edited="0">
                <wp:start x="17239" y="0"/>
                <wp:lineTo x="0" y="8917"/>
                <wp:lineTo x="0" y="20807"/>
                <wp:lineTo x="9127" y="20807"/>
                <wp:lineTo x="20282" y="2972"/>
                <wp:lineTo x="20282" y="0"/>
                <wp:lineTo x="17239" y="0"/>
              </wp:wrapPolygon>
            </wp:wrapTight>
            <wp:docPr id="17406399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5765" cy="27686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071936" behindDoc="1" locked="0" layoutInCell="1" allowOverlap="1" wp14:anchorId="2F77B036" wp14:editId="121DE616">
            <wp:simplePos x="0" y="0"/>
            <wp:positionH relativeFrom="column">
              <wp:posOffset>1722120</wp:posOffset>
            </wp:positionH>
            <wp:positionV relativeFrom="paragraph">
              <wp:posOffset>149225</wp:posOffset>
            </wp:positionV>
            <wp:extent cx="1737360" cy="292100"/>
            <wp:effectExtent l="0" t="0" r="0" b="0"/>
            <wp:wrapTight wrapText="bothSides">
              <wp:wrapPolygon edited="0">
                <wp:start x="0" y="0"/>
                <wp:lineTo x="0" y="19722"/>
                <wp:lineTo x="21316" y="19722"/>
                <wp:lineTo x="21316" y="0"/>
                <wp:lineTo x="0" y="0"/>
              </wp:wrapPolygon>
            </wp:wrapTight>
            <wp:docPr id="1189742313" name="Picture 1" descr="A black square with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42313" name="Picture 1" descr="A black square with red bord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37360" cy="292100"/>
                    </a:xfrm>
                    <a:prstGeom prst="rect">
                      <a:avLst/>
                    </a:prstGeom>
                    <a:noFill/>
                  </pic:spPr>
                </pic:pic>
              </a:graphicData>
            </a:graphic>
            <wp14:sizeRelH relativeFrom="margin">
              <wp14:pctWidth>0</wp14:pctWidth>
            </wp14:sizeRelH>
            <wp14:sizeRelV relativeFrom="margin">
              <wp14:pctHeight>0</wp14:pctHeight>
            </wp14:sizeRelV>
          </wp:anchor>
        </w:drawing>
      </w:r>
    </w:p>
    <w:p w14:paraId="27D32F24" w14:textId="77777777" w:rsidR="00ED772D" w:rsidRDefault="00ED772D" w:rsidP="00724A6A"/>
    <w:p w14:paraId="64178698" w14:textId="77777777" w:rsidR="00ED772D" w:rsidRDefault="00ED772D" w:rsidP="00724A6A"/>
    <w:p w14:paraId="339112FA" w14:textId="19DE6704" w:rsidR="00ED772D" w:rsidRDefault="00E610FB" w:rsidP="00724A6A">
      <w:r w:rsidRPr="005D53CB">
        <w:rPr>
          <w:b/>
          <w:bCs/>
        </w:rPr>
        <w:t xml:space="preserve">Form </w:t>
      </w:r>
      <w:r w:rsidR="00E40771" w:rsidRPr="005D53CB">
        <w:rPr>
          <w:b/>
          <w:bCs/>
        </w:rPr>
        <w:t>Submission</w:t>
      </w:r>
      <w:r w:rsidR="00E40771">
        <w:t xml:space="preserve">: </w:t>
      </w:r>
      <w:r w:rsidR="009F2FCC">
        <w:t xml:space="preserve">When a user </w:t>
      </w:r>
      <w:r w:rsidR="002C4403">
        <w:t>fills the form and submits the form by clicking on the submit button will count as event</w:t>
      </w:r>
      <w:r w:rsidR="003651B6">
        <w:t xml:space="preserve">. The contact page in the microsite has a form (Reference). </w:t>
      </w:r>
      <w:r w:rsidR="003651B6" w:rsidRPr="003651B6">
        <w:t>The conversion rate and the effectiveness of calls to action can be analysed by checking this event.</w:t>
      </w:r>
    </w:p>
    <w:p w14:paraId="263D1EC4" w14:textId="6BE1653D" w:rsidR="009F2FCC" w:rsidRDefault="009F2FCC" w:rsidP="00724A6A"/>
    <w:p w14:paraId="50ED572B" w14:textId="2AF4922E" w:rsidR="00852F20" w:rsidRDefault="00852F20" w:rsidP="00852F20"/>
    <w:p w14:paraId="77299284" w14:textId="4635AF76" w:rsidR="005D53CB" w:rsidRDefault="005D53CB" w:rsidP="00852F20"/>
    <w:p w14:paraId="3A68DEC6" w14:textId="18299088" w:rsidR="005D53CB" w:rsidRDefault="005D53CB" w:rsidP="00852F20">
      <w:r w:rsidRPr="009F2FCC">
        <w:rPr>
          <w:noProof/>
        </w:rPr>
        <w:lastRenderedPageBreak/>
        <w:drawing>
          <wp:anchor distT="0" distB="0" distL="114300" distR="114300" simplePos="0" relativeHeight="252083200" behindDoc="1" locked="0" layoutInCell="1" allowOverlap="1" wp14:anchorId="2286C5C5" wp14:editId="3FFD7DAA">
            <wp:simplePos x="0" y="0"/>
            <wp:positionH relativeFrom="column">
              <wp:posOffset>358140</wp:posOffset>
            </wp:positionH>
            <wp:positionV relativeFrom="paragraph">
              <wp:posOffset>-371475</wp:posOffset>
            </wp:positionV>
            <wp:extent cx="4686300" cy="3235325"/>
            <wp:effectExtent l="0" t="0" r="0" b="0"/>
            <wp:wrapTight wrapText="bothSides">
              <wp:wrapPolygon edited="0">
                <wp:start x="0" y="0"/>
                <wp:lineTo x="0" y="21494"/>
                <wp:lineTo x="21512" y="21494"/>
                <wp:lineTo x="21512" y="0"/>
                <wp:lineTo x="0" y="0"/>
              </wp:wrapPolygon>
            </wp:wrapTight>
            <wp:docPr id="9005619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561905" name="Picture 1"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86300" cy="3235325"/>
                    </a:xfrm>
                    <a:prstGeom prst="rect">
                      <a:avLst/>
                    </a:prstGeom>
                  </pic:spPr>
                </pic:pic>
              </a:graphicData>
            </a:graphic>
            <wp14:sizeRelH relativeFrom="margin">
              <wp14:pctWidth>0</wp14:pctWidth>
            </wp14:sizeRelH>
            <wp14:sizeRelV relativeFrom="margin">
              <wp14:pctHeight>0</wp14:pctHeight>
            </wp14:sizeRelV>
          </wp:anchor>
        </w:drawing>
      </w:r>
    </w:p>
    <w:p w14:paraId="336BD82E" w14:textId="64690B5B" w:rsidR="005D53CB" w:rsidRDefault="005D53CB" w:rsidP="00852F20"/>
    <w:p w14:paraId="03594B69" w14:textId="77777777" w:rsidR="005D53CB" w:rsidRDefault="005D53CB" w:rsidP="00852F20"/>
    <w:p w14:paraId="2F7C3ACA" w14:textId="7FF67F78" w:rsidR="005D53CB" w:rsidRDefault="005D53CB" w:rsidP="00852F20"/>
    <w:p w14:paraId="228D6DB9" w14:textId="65EF399F" w:rsidR="005D53CB" w:rsidRDefault="005D53CB" w:rsidP="00852F20"/>
    <w:p w14:paraId="5761B0BC" w14:textId="0FDFAB19" w:rsidR="005D53CB" w:rsidRDefault="005D53CB" w:rsidP="00852F20"/>
    <w:p w14:paraId="4B28268B" w14:textId="24D4BB50" w:rsidR="005D53CB" w:rsidRDefault="005D53CB" w:rsidP="00852F20"/>
    <w:p w14:paraId="7883EC7A" w14:textId="14F99BE6" w:rsidR="005D53CB" w:rsidRDefault="005D53CB" w:rsidP="00852F20"/>
    <w:p w14:paraId="1CF5F211" w14:textId="4B84870C" w:rsidR="005D53CB" w:rsidRDefault="005D53CB" w:rsidP="00852F20">
      <w:r>
        <w:rPr>
          <w:noProof/>
        </w:rPr>
        <w:drawing>
          <wp:anchor distT="0" distB="0" distL="114300" distR="114300" simplePos="0" relativeHeight="252093440" behindDoc="1" locked="0" layoutInCell="1" allowOverlap="1" wp14:anchorId="0C40A503" wp14:editId="77B6CC64">
            <wp:simplePos x="0" y="0"/>
            <wp:positionH relativeFrom="column">
              <wp:posOffset>2164080</wp:posOffset>
            </wp:positionH>
            <wp:positionV relativeFrom="paragraph">
              <wp:posOffset>127635</wp:posOffset>
            </wp:positionV>
            <wp:extent cx="267970" cy="182880"/>
            <wp:effectExtent l="0" t="0" r="0" b="0"/>
            <wp:wrapTight wrapText="bothSides">
              <wp:wrapPolygon edited="0">
                <wp:start x="15355" y="0"/>
                <wp:lineTo x="0" y="6750"/>
                <wp:lineTo x="0" y="20250"/>
                <wp:lineTo x="10749" y="20250"/>
                <wp:lineTo x="19962" y="4500"/>
                <wp:lineTo x="19962" y="0"/>
                <wp:lineTo x="15355" y="0"/>
              </wp:wrapPolygon>
            </wp:wrapTight>
            <wp:docPr id="20394800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970" cy="182880"/>
                    </a:xfrm>
                    <a:prstGeom prst="rect">
                      <a:avLst/>
                    </a:prstGeom>
                    <a:noFill/>
                  </pic:spPr>
                </pic:pic>
              </a:graphicData>
            </a:graphic>
          </wp:anchor>
        </w:drawing>
      </w:r>
      <w:r>
        <w:rPr>
          <w:noProof/>
        </w:rPr>
        <w:drawing>
          <wp:anchor distT="0" distB="0" distL="114300" distR="114300" simplePos="0" relativeHeight="252094464" behindDoc="1" locked="0" layoutInCell="1" allowOverlap="1" wp14:anchorId="1177A73F" wp14:editId="43F5018E">
            <wp:simplePos x="0" y="0"/>
            <wp:positionH relativeFrom="column">
              <wp:posOffset>1950085</wp:posOffset>
            </wp:positionH>
            <wp:positionV relativeFrom="paragraph">
              <wp:posOffset>288925</wp:posOffset>
            </wp:positionV>
            <wp:extent cx="251460" cy="266700"/>
            <wp:effectExtent l="0" t="0" r="0" b="0"/>
            <wp:wrapTight wrapText="bothSides">
              <wp:wrapPolygon edited="0">
                <wp:start x="0" y="0"/>
                <wp:lineTo x="0" y="20057"/>
                <wp:lineTo x="19636" y="20057"/>
                <wp:lineTo x="19636" y="0"/>
                <wp:lineTo x="0" y="0"/>
              </wp:wrapPolygon>
            </wp:wrapTight>
            <wp:docPr id="210799928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anchor>
        </w:drawing>
      </w:r>
      <w:r>
        <w:rPr>
          <w:noProof/>
        </w:rPr>
        <w:drawing>
          <wp:anchor distT="0" distB="0" distL="114300" distR="114300" simplePos="0" relativeHeight="252091392" behindDoc="1" locked="0" layoutInCell="1" allowOverlap="1" wp14:anchorId="00FB8F6F" wp14:editId="148D47B2">
            <wp:simplePos x="0" y="0"/>
            <wp:positionH relativeFrom="column">
              <wp:posOffset>2331720</wp:posOffset>
            </wp:positionH>
            <wp:positionV relativeFrom="paragraph">
              <wp:posOffset>36195</wp:posOffset>
            </wp:positionV>
            <wp:extent cx="814070" cy="137160"/>
            <wp:effectExtent l="0" t="0" r="0" b="0"/>
            <wp:wrapTight wrapText="bothSides">
              <wp:wrapPolygon edited="0">
                <wp:start x="0" y="0"/>
                <wp:lineTo x="0" y="18000"/>
                <wp:lineTo x="21229" y="18000"/>
                <wp:lineTo x="21229" y="0"/>
                <wp:lineTo x="0" y="0"/>
              </wp:wrapPolygon>
            </wp:wrapTight>
            <wp:docPr id="719666288" name="Picture 1" descr="A black square with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666288" name="Picture 1" descr="A black square with red bord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14070" cy="137160"/>
                    </a:xfrm>
                    <a:prstGeom prst="rect">
                      <a:avLst/>
                    </a:prstGeom>
                    <a:noFill/>
                  </pic:spPr>
                </pic:pic>
              </a:graphicData>
            </a:graphic>
            <wp14:sizeRelH relativeFrom="margin">
              <wp14:pctWidth>0</wp14:pctWidth>
            </wp14:sizeRelH>
            <wp14:sizeRelV relativeFrom="margin">
              <wp14:pctHeight>0</wp14:pctHeight>
            </wp14:sizeRelV>
          </wp:anchor>
        </w:drawing>
      </w:r>
    </w:p>
    <w:p w14:paraId="78A7C3EA" w14:textId="09924598" w:rsidR="005D53CB" w:rsidRDefault="005D53CB" w:rsidP="00852F20"/>
    <w:p w14:paraId="4D42E91E" w14:textId="0F46114E" w:rsidR="00ED772D" w:rsidRDefault="005D53CB" w:rsidP="00B50764">
      <w:r w:rsidRPr="005D53CB">
        <w:rPr>
          <w:b/>
          <w:bCs/>
          <w:noProof/>
        </w:rPr>
        <w:drawing>
          <wp:anchor distT="0" distB="0" distL="114300" distR="114300" simplePos="0" relativeHeight="252065792" behindDoc="1" locked="0" layoutInCell="1" allowOverlap="1" wp14:anchorId="00E3F96F" wp14:editId="4A8DE0FF">
            <wp:simplePos x="0" y="0"/>
            <wp:positionH relativeFrom="column">
              <wp:posOffset>-106680</wp:posOffset>
            </wp:positionH>
            <wp:positionV relativeFrom="paragraph">
              <wp:posOffset>984885</wp:posOffset>
            </wp:positionV>
            <wp:extent cx="5731510" cy="2226310"/>
            <wp:effectExtent l="0" t="0" r="0" b="0"/>
            <wp:wrapTight wrapText="bothSides">
              <wp:wrapPolygon edited="0">
                <wp:start x="0" y="0"/>
                <wp:lineTo x="0" y="21440"/>
                <wp:lineTo x="21538" y="21440"/>
                <wp:lineTo x="21538" y="0"/>
                <wp:lineTo x="0" y="0"/>
              </wp:wrapPolygon>
            </wp:wrapTight>
            <wp:docPr id="2135427281" name="Picture 1"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427281" name="Picture 1" descr="A screenshot of a video&#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226310"/>
                    </a:xfrm>
                    <a:prstGeom prst="rect">
                      <a:avLst/>
                    </a:prstGeom>
                  </pic:spPr>
                </pic:pic>
              </a:graphicData>
            </a:graphic>
          </wp:anchor>
        </w:drawing>
      </w:r>
      <w:r w:rsidR="00852F20" w:rsidRPr="005D53CB">
        <w:rPr>
          <w:b/>
          <w:bCs/>
        </w:rPr>
        <w:t>Video Play</w:t>
      </w:r>
      <w:r w:rsidR="00852F20">
        <w:t xml:space="preserve">: </w:t>
      </w:r>
      <w:r w:rsidR="00B50764">
        <w:t xml:space="preserve">Monitoring video plays </w:t>
      </w:r>
      <w:r w:rsidR="004967E7">
        <w:t xml:space="preserve">on site (reference) </w:t>
      </w:r>
      <w:r w:rsidR="00B50764">
        <w:t xml:space="preserve">as events collects important information on user </w:t>
      </w:r>
      <w:r w:rsidR="00852F20">
        <w:t>engagement</w:t>
      </w:r>
      <w:r w:rsidR="00B50764">
        <w:t xml:space="preserve">, including the number of viewers, viewing duration, and when they pause or stop watching. This data is important for analysing the </w:t>
      </w:r>
      <w:r w:rsidR="00852F20">
        <w:t>effectiveness</w:t>
      </w:r>
      <w:r w:rsidR="00B50764">
        <w:t xml:space="preserve"> of video content </w:t>
      </w:r>
      <w:r w:rsidR="00852F20">
        <w:t>and if it useful for the user.</w:t>
      </w:r>
    </w:p>
    <w:p w14:paraId="6CE58CDE" w14:textId="67D91D4D" w:rsidR="00ED772D" w:rsidRDefault="00ED772D" w:rsidP="00724A6A"/>
    <w:p w14:paraId="45D07B30" w14:textId="3B437E73" w:rsidR="00ED772D" w:rsidRDefault="00ED772D" w:rsidP="00724A6A"/>
    <w:p w14:paraId="4E0A2BD8" w14:textId="77777777" w:rsidR="005D53CB" w:rsidRDefault="005D53CB" w:rsidP="00724A6A"/>
    <w:p w14:paraId="0C20D3EE" w14:textId="77777777" w:rsidR="005D53CB" w:rsidRDefault="005D53CB" w:rsidP="00724A6A"/>
    <w:p w14:paraId="56A1CDEE" w14:textId="77777777" w:rsidR="005D53CB" w:rsidRDefault="005D53CB" w:rsidP="00724A6A"/>
    <w:p w14:paraId="06396E0D" w14:textId="77777777" w:rsidR="003651B6" w:rsidRDefault="003651B6" w:rsidP="00724A6A"/>
    <w:p w14:paraId="4E6AEEED" w14:textId="77777777" w:rsidR="005D53CB" w:rsidRDefault="005D53CB" w:rsidP="00724A6A"/>
    <w:p w14:paraId="4224BAE1" w14:textId="7ED17581" w:rsidR="001137C3" w:rsidRDefault="00D33894" w:rsidP="001137C3">
      <w:pPr>
        <w:rPr>
          <w:b/>
          <w:bCs/>
        </w:rPr>
      </w:pPr>
      <w:r w:rsidRPr="00D33894">
        <w:rPr>
          <w:b/>
          <w:bCs/>
        </w:rPr>
        <w:lastRenderedPageBreak/>
        <w:t>Task 2</w:t>
      </w:r>
      <w:r>
        <w:rPr>
          <w:b/>
          <w:bCs/>
        </w:rPr>
        <w:t xml:space="preserve"> </w:t>
      </w:r>
      <w:r w:rsidR="00C6184F">
        <w:rPr>
          <w:b/>
          <w:bCs/>
        </w:rPr>
        <w:t xml:space="preserve">Creating Google Analytics account and </w:t>
      </w:r>
      <w:r w:rsidR="001137C3">
        <w:rPr>
          <w:b/>
          <w:bCs/>
        </w:rPr>
        <w:t>linking it to the microsite</w:t>
      </w:r>
    </w:p>
    <w:p w14:paraId="78629B61" w14:textId="1C039756" w:rsidR="00F3070E" w:rsidRDefault="00F3070E" w:rsidP="00994328">
      <w:pPr>
        <w:rPr>
          <w:b/>
          <w:bCs/>
        </w:rPr>
      </w:pPr>
      <w:r>
        <w:rPr>
          <w:b/>
          <w:bCs/>
        </w:rPr>
        <w:t>Steps:</w:t>
      </w:r>
    </w:p>
    <w:p w14:paraId="54DFBFA5" w14:textId="27F209FC" w:rsidR="00994328" w:rsidRPr="00F3070E" w:rsidRDefault="00D8555F" w:rsidP="00F3070E">
      <w:pPr>
        <w:pStyle w:val="ListParagraph"/>
        <w:numPr>
          <w:ilvl w:val="0"/>
          <w:numId w:val="2"/>
        </w:numPr>
      </w:pPr>
      <w:r>
        <w:t>Visit</w:t>
      </w:r>
      <w:r w:rsidR="00995339" w:rsidRPr="00F3070E">
        <w:t xml:space="preserve"> t</w:t>
      </w:r>
      <w:r>
        <w:t>he</w:t>
      </w:r>
      <w:r w:rsidR="00995339" w:rsidRPr="00F3070E">
        <w:t xml:space="preserve"> Google Analytics</w:t>
      </w:r>
      <w:r w:rsidR="003D1DEE" w:rsidRPr="00F3070E">
        <w:t xml:space="preserve"> website</w:t>
      </w:r>
      <w:r w:rsidR="00995339" w:rsidRPr="00F3070E">
        <w:t xml:space="preserve"> and sign in with your Google account. If you don’t have one, you will need to create it.</w:t>
      </w:r>
    </w:p>
    <w:p w14:paraId="6AE45C26" w14:textId="1AC116B6" w:rsidR="00994328" w:rsidRPr="00F3070E" w:rsidRDefault="00995339" w:rsidP="00A77232">
      <w:pPr>
        <w:pStyle w:val="ListParagraph"/>
        <w:numPr>
          <w:ilvl w:val="0"/>
          <w:numId w:val="2"/>
        </w:numPr>
      </w:pPr>
      <w:r w:rsidRPr="00F3070E">
        <w:t>Start the Setup Process</w:t>
      </w:r>
      <w:r w:rsidR="00DA50D9">
        <w:t xml:space="preserve"> by c</w:t>
      </w:r>
      <w:r w:rsidRPr="00F3070E">
        <w:t>lick</w:t>
      </w:r>
      <w:r w:rsidR="00DA50D9">
        <w:t>ing</w:t>
      </w:r>
      <w:r w:rsidRPr="00F3070E">
        <w:t xml:space="preserve"> on the "Start measuring" button </w:t>
      </w:r>
      <w:r w:rsidR="00DA50D9">
        <w:t xml:space="preserve">to set up a new </w:t>
      </w:r>
      <w:r w:rsidR="00232655">
        <w:t>account.</w:t>
      </w:r>
    </w:p>
    <w:p w14:paraId="6ADD029A" w14:textId="01682C04" w:rsidR="00DF290D" w:rsidRPr="00F3070E" w:rsidRDefault="006C2974" w:rsidP="00F3070E">
      <w:pPr>
        <w:pStyle w:val="ListParagraph"/>
        <w:numPr>
          <w:ilvl w:val="0"/>
          <w:numId w:val="2"/>
        </w:numPr>
      </w:pPr>
      <w:r w:rsidRPr="00F3070E">
        <w:t>After setting up a new account,</w:t>
      </w:r>
      <w:r w:rsidR="005B160C" w:rsidRPr="00F3070E">
        <w:t xml:space="preserve"> fill and set up a property account</w:t>
      </w:r>
      <w:r w:rsidR="00567C80">
        <w:t>.</w:t>
      </w:r>
      <w:r w:rsidR="005B160C" w:rsidRPr="00F3070E">
        <w:t xml:space="preserve"> </w:t>
      </w:r>
      <w:r w:rsidR="00DF290D" w:rsidRPr="00F3070E">
        <w:t xml:space="preserve">Select </w:t>
      </w:r>
      <w:r w:rsidR="00A303AB">
        <w:t>suitable</w:t>
      </w:r>
      <w:r w:rsidR="00DF290D" w:rsidRPr="00F3070E">
        <w:t xml:space="preserve"> options based on your location and business. </w:t>
      </w:r>
      <w:r w:rsidR="006D0772">
        <w:t>Mention</w:t>
      </w:r>
      <w:r w:rsidR="00DF290D" w:rsidRPr="00F3070E">
        <w:t xml:space="preserve"> your business size and what you </w:t>
      </w:r>
      <w:r w:rsidR="006D0772">
        <w:t>want</w:t>
      </w:r>
      <w:r w:rsidR="00DF290D" w:rsidRPr="00F3070E">
        <w:t xml:space="preserve"> to </w:t>
      </w:r>
      <w:r w:rsidR="00567C80" w:rsidRPr="00F3070E">
        <w:t>track.</w:t>
      </w:r>
    </w:p>
    <w:p w14:paraId="2EF302B1" w14:textId="33D72CBC" w:rsidR="006C2974" w:rsidRDefault="00614224" w:rsidP="00F3070E">
      <w:pPr>
        <w:pStyle w:val="ListParagraph"/>
        <w:numPr>
          <w:ilvl w:val="0"/>
          <w:numId w:val="2"/>
        </w:numPr>
      </w:pPr>
      <w:r w:rsidRPr="00F3070E">
        <w:t xml:space="preserve">Once your property is created, go to the "Data Streams" </w:t>
      </w:r>
      <w:r w:rsidR="00A06242">
        <w:t xml:space="preserve">(refer figure section 1) </w:t>
      </w:r>
      <w:r w:rsidRPr="00F3070E">
        <w:t xml:space="preserve">section from the </w:t>
      </w:r>
      <w:r w:rsidR="00C56EE7" w:rsidRPr="00F3070E">
        <w:t>“</w:t>
      </w:r>
      <w:r w:rsidR="00232655">
        <w:t>A</w:t>
      </w:r>
      <w:r w:rsidRPr="00F3070E">
        <w:t>dmin</w:t>
      </w:r>
      <w:r w:rsidR="00C56EE7" w:rsidRPr="00F3070E">
        <w:t>”</w:t>
      </w:r>
      <w:r w:rsidRPr="00F3070E">
        <w:t xml:space="preserve"> </w:t>
      </w:r>
      <w:r w:rsidR="00C56EE7" w:rsidRPr="00F3070E">
        <w:t>portal</w:t>
      </w:r>
      <w:r w:rsidR="007A5ABA">
        <w:t>.</w:t>
      </w:r>
      <w:r w:rsidRPr="00F3070E">
        <w:t xml:space="preserve"> </w:t>
      </w:r>
    </w:p>
    <w:p w14:paraId="1BD1FF1F" w14:textId="60DBFA44" w:rsidR="00032D91" w:rsidRDefault="00395739" w:rsidP="00032D91">
      <w:r w:rsidRPr="00032D91">
        <w:rPr>
          <w:noProof/>
        </w:rPr>
        <w:drawing>
          <wp:anchor distT="0" distB="0" distL="114300" distR="114300" simplePos="0" relativeHeight="251325440" behindDoc="1" locked="0" layoutInCell="1" allowOverlap="1" wp14:anchorId="76AB6DC1" wp14:editId="52BDAB8A">
            <wp:simplePos x="0" y="0"/>
            <wp:positionH relativeFrom="column">
              <wp:posOffset>472440</wp:posOffset>
            </wp:positionH>
            <wp:positionV relativeFrom="paragraph">
              <wp:posOffset>5080</wp:posOffset>
            </wp:positionV>
            <wp:extent cx="4968240" cy="2567940"/>
            <wp:effectExtent l="0" t="0" r="0" b="0"/>
            <wp:wrapTight wrapText="bothSides">
              <wp:wrapPolygon edited="0">
                <wp:start x="0" y="0"/>
                <wp:lineTo x="0" y="21472"/>
                <wp:lineTo x="21534" y="21472"/>
                <wp:lineTo x="21534" y="0"/>
                <wp:lineTo x="0" y="0"/>
              </wp:wrapPolygon>
            </wp:wrapTight>
            <wp:docPr id="2556591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659164" name="Picture 1"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68240" cy="2567940"/>
                    </a:xfrm>
                    <a:prstGeom prst="rect">
                      <a:avLst/>
                    </a:prstGeom>
                  </pic:spPr>
                </pic:pic>
              </a:graphicData>
            </a:graphic>
            <wp14:sizeRelH relativeFrom="margin">
              <wp14:pctWidth>0</wp14:pctWidth>
            </wp14:sizeRelH>
            <wp14:sizeRelV relativeFrom="margin">
              <wp14:pctHeight>0</wp14:pctHeight>
            </wp14:sizeRelV>
          </wp:anchor>
        </w:drawing>
      </w:r>
    </w:p>
    <w:p w14:paraId="540055C2" w14:textId="2F37A223" w:rsidR="00032D91" w:rsidRDefault="00032D91" w:rsidP="00032D91"/>
    <w:p w14:paraId="5148439F" w14:textId="35163577" w:rsidR="00032D91" w:rsidRPr="00F3070E" w:rsidRDefault="00492888" w:rsidP="00032D91">
      <w:r>
        <w:rPr>
          <w:noProof/>
        </w:rPr>
        <w:drawing>
          <wp:anchor distT="0" distB="0" distL="114300" distR="114300" simplePos="0" relativeHeight="251401216" behindDoc="1" locked="0" layoutInCell="1" allowOverlap="1" wp14:anchorId="5C6CF42B" wp14:editId="05E79F68">
            <wp:simplePos x="0" y="0"/>
            <wp:positionH relativeFrom="column">
              <wp:posOffset>723900</wp:posOffset>
            </wp:positionH>
            <wp:positionV relativeFrom="paragraph">
              <wp:posOffset>970280</wp:posOffset>
            </wp:positionV>
            <wp:extent cx="769620" cy="129540"/>
            <wp:effectExtent l="0" t="0" r="0" b="0"/>
            <wp:wrapTight wrapText="bothSides">
              <wp:wrapPolygon edited="0">
                <wp:start x="0" y="0"/>
                <wp:lineTo x="0" y="19059"/>
                <wp:lineTo x="20851" y="19059"/>
                <wp:lineTo x="20851" y="0"/>
                <wp:lineTo x="0" y="0"/>
              </wp:wrapPolygon>
            </wp:wrapTight>
            <wp:docPr id="851201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9620" cy="129540"/>
                    </a:xfrm>
                    <a:prstGeom prst="rect">
                      <a:avLst/>
                    </a:prstGeom>
                    <a:noFill/>
                  </pic:spPr>
                </pic:pic>
              </a:graphicData>
            </a:graphic>
            <wp14:sizeRelH relativeFrom="margin">
              <wp14:pctWidth>0</wp14:pctWidth>
            </wp14:sizeRelH>
            <wp14:sizeRelV relativeFrom="margin">
              <wp14:pctHeight>0</wp14:pctHeight>
            </wp14:sizeRelV>
          </wp:anchor>
        </w:drawing>
      </w:r>
      <w:r w:rsidR="00395739">
        <w:rPr>
          <w:noProof/>
        </w:rPr>
        <w:drawing>
          <wp:anchor distT="0" distB="0" distL="114300" distR="114300" simplePos="0" relativeHeight="251527168" behindDoc="1" locked="0" layoutInCell="1" allowOverlap="1" wp14:anchorId="1D7D0565" wp14:editId="158F859C">
            <wp:simplePos x="0" y="0"/>
            <wp:positionH relativeFrom="column">
              <wp:posOffset>220980</wp:posOffset>
            </wp:positionH>
            <wp:positionV relativeFrom="paragraph">
              <wp:posOffset>1031240</wp:posOffset>
            </wp:positionV>
            <wp:extent cx="251460" cy="266700"/>
            <wp:effectExtent l="0" t="0" r="0" b="0"/>
            <wp:wrapTight wrapText="bothSides">
              <wp:wrapPolygon edited="0">
                <wp:start x="0" y="0"/>
                <wp:lineTo x="0" y="20057"/>
                <wp:lineTo x="19636" y="20057"/>
                <wp:lineTo x="19636" y="0"/>
                <wp:lineTo x="0" y="0"/>
              </wp:wrapPolygon>
            </wp:wrapTight>
            <wp:docPr id="13944568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anchor>
        </w:drawing>
      </w:r>
      <w:r w:rsidR="00395739">
        <w:rPr>
          <w:noProof/>
        </w:rPr>
        <w:drawing>
          <wp:anchor distT="0" distB="0" distL="114300" distR="114300" simplePos="0" relativeHeight="251545600" behindDoc="1" locked="0" layoutInCell="1" allowOverlap="1" wp14:anchorId="422839E0" wp14:editId="3E057C60">
            <wp:simplePos x="0" y="0"/>
            <wp:positionH relativeFrom="column">
              <wp:posOffset>487680</wp:posOffset>
            </wp:positionH>
            <wp:positionV relativeFrom="paragraph">
              <wp:posOffset>1023620</wp:posOffset>
            </wp:positionV>
            <wp:extent cx="267970" cy="182880"/>
            <wp:effectExtent l="0" t="0" r="0" b="0"/>
            <wp:wrapTight wrapText="bothSides">
              <wp:wrapPolygon edited="0">
                <wp:start x="15355" y="0"/>
                <wp:lineTo x="0" y="6750"/>
                <wp:lineTo x="0" y="20250"/>
                <wp:lineTo x="10749" y="20250"/>
                <wp:lineTo x="19962" y="4500"/>
                <wp:lineTo x="19962" y="0"/>
                <wp:lineTo x="15355" y="0"/>
              </wp:wrapPolygon>
            </wp:wrapTight>
            <wp:docPr id="13237079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970" cy="182880"/>
                    </a:xfrm>
                    <a:prstGeom prst="rect">
                      <a:avLst/>
                    </a:prstGeom>
                    <a:noFill/>
                  </pic:spPr>
                </pic:pic>
              </a:graphicData>
            </a:graphic>
          </wp:anchor>
        </w:drawing>
      </w:r>
      <w:r w:rsidR="00D36D81">
        <w:rPr>
          <w:noProof/>
        </w:rPr>
        <mc:AlternateContent>
          <mc:Choice Requires="wps">
            <w:drawing>
              <wp:anchor distT="0" distB="0" distL="114300" distR="114300" simplePos="0" relativeHeight="251675648" behindDoc="0" locked="0" layoutInCell="1" allowOverlap="1" wp14:anchorId="5C1249E2" wp14:editId="3DE92AA8">
                <wp:simplePos x="0" y="0"/>
                <wp:positionH relativeFrom="margin">
                  <wp:posOffset>914400</wp:posOffset>
                </wp:positionH>
                <wp:positionV relativeFrom="paragraph">
                  <wp:posOffset>7402830</wp:posOffset>
                </wp:positionV>
                <wp:extent cx="1246505" cy="172720"/>
                <wp:effectExtent l="9525" t="8890" r="10795" b="8890"/>
                <wp:wrapNone/>
                <wp:docPr id="499650607" name="Shape 4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46505" cy="172720"/>
                        </a:xfrm>
                        <a:custGeom>
                          <a:avLst/>
                          <a:gdLst>
                            <a:gd name="T0" fmla="*/ 0 w 1720850"/>
                            <a:gd name="T1" fmla="*/ 1369695 h 1369695"/>
                            <a:gd name="T2" fmla="*/ 1720850 w 1720850"/>
                            <a:gd name="T3" fmla="*/ 1369695 h 1369695"/>
                            <a:gd name="T4" fmla="*/ 1720850 w 1720850"/>
                            <a:gd name="T5" fmla="*/ 0 h 1369695"/>
                            <a:gd name="T6" fmla="*/ 0 w 1720850"/>
                            <a:gd name="T7" fmla="*/ 0 h 1369695"/>
                            <a:gd name="T8" fmla="*/ 0 w 1720850"/>
                            <a:gd name="T9" fmla="*/ 1369695 h 1369695"/>
                            <a:gd name="T10" fmla="*/ 0 w 1720850"/>
                            <a:gd name="T11" fmla="*/ 0 h 1369695"/>
                            <a:gd name="T12" fmla="*/ 1720850 w 1720850"/>
                            <a:gd name="T13" fmla="*/ 1369695 h 1369695"/>
                          </a:gdLst>
                          <a:ahLst/>
                          <a:cxnLst>
                            <a:cxn ang="0">
                              <a:pos x="T0" y="T1"/>
                            </a:cxn>
                            <a:cxn ang="0">
                              <a:pos x="T2" y="T3"/>
                            </a:cxn>
                            <a:cxn ang="0">
                              <a:pos x="T4" y="T5"/>
                            </a:cxn>
                            <a:cxn ang="0">
                              <a:pos x="T6" y="T7"/>
                            </a:cxn>
                            <a:cxn ang="0">
                              <a:pos x="T8" y="T9"/>
                            </a:cxn>
                          </a:cxnLst>
                          <a:rect l="T10" t="T11" r="T12" b="T13"/>
                          <a:pathLst>
                            <a:path w="1720850" h="1369695">
                              <a:moveTo>
                                <a:pt x="0" y="1369695"/>
                              </a:moveTo>
                              <a:lnTo>
                                <a:pt x="1720850" y="1369695"/>
                              </a:lnTo>
                              <a:lnTo>
                                <a:pt x="1720850" y="0"/>
                              </a:lnTo>
                              <a:lnTo>
                                <a:pt x="0" y="0"/>
                              </a:lnTo>
                              <a:lnTo>
                                <a:pt x="0" y="1369695"/>
                              </a:lnTo>
                              <a:close/>
                            </a:path>
                          </a:pathLst>
                        </a:custGeom>
                        <a:noFill/>
                        <a:ln w="12700">
                          <a:solidFill>
                            <a:srgbClr val="FF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95743E8" id="Shape 492" o:spid="_x0000_s1026" style="position:absolute;margin-left:1in;margin-top:582.9pt;width:98.15pt;height:13.6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1720850,136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" path="m,1369695r1720850,l1720850,,,,,1369695xe" filled="f" strokecolor="red" strokeweight="1pt">
                <v:stroke miterlimit="66585f" joinstyle="miter"/>
                <v:path arrowok="t" o:connecttype="custom" o:connectlocs="0,172720;1246505,172720;1246505,0;0,0;0,172720" o:connectangles="0,0,0,0,0" textboxrect="0,0,1720850,1369695"/>
                <w10:wrap anchorx="margin"/>
              </v:shape>
            </w:pict>
          </mc:Fallback>
        </mc:AlternateContent>
      </w:r>
    </w:p>
    <w:p w14:paraId="646F2D77" w14:textId="4F4695B6" w:rsidR="00276D8C" w:rsidRDefault="003842C2" w:rsidP="00F3070E">
      <w:pPr>
        <w:pStyle w:val="ListParagraph"/>
        <w:numPr>
          <w:ilvl w:val="0"/>
          <w:numId w:val="2"/>
        </w:numPr>
      </w:pPr>
      <w:r w:rsidRPr="00276D8C">
        <w:rPr>
          <w:noProof/>
        </w:rPr>
        <w:drawing>
          <wp:anchor distT="0" distB="0" distL="114300" distR="114300" simplePos="0" relativeHeight="251384832" behindDoc="1" locked="0" layoutInCell="1" allowOverlap="1" wp14:anchorId="4957AF2D" wp14:editId="05D63623">
            <wp:simplePos x="0" y="0"/>
            <wp:positionH relativeFrom="column">
              <wp:posOffset>0</wp:posOffset>
            </wp:positionH>
            <wp:positionV relativeFrom="paragraph">
              <wp:posOffset>280035</wp:posOffset>
            </wp:positionV>
            <wp:extent cx="5212080" cy="1191895"/>
            <wp:effectExtent l="0" t="0" r="0" b="0"/>
            <wp:wrapTight wrapText="bothSides">
              <wp:wrapPolygon edited="0">
                <wp:start x="0" y="0"/>
                <wp:lineTo x="0" y="21404"/>
                <wp:lineTo x="21553" y="21404"/>
                <wp:lineTo x="21553" y="0"/>
                <wp:lineTo x="0" y="0"/>
              </wp:wrapPolygon>
            </wp:wrapTight>
            <wp:docPr id="18420100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2010062" name="Picture 1" descr="A screenshot of a comput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212080" cy="1191895"/>
                    </a:xfrm>
                    <a:prstGeom prst="rect">
                      <a:avLst/>
                    </a:prstGeom>
                  </pic:spPr>
                </pic:pic>
              </a:graphicData>
            </a:graphic>
            <wp14:sizeRelH relativeFrom="margin">
              <wp14:pctWidth>0</wp14:pctWidth>
            </wp14:sizeRelH>
            <wp14:sizeRelV relativeFrom="margin">
              <wp14:pctHeight>0</wp14:pctHeight>
            </wp14:sizeRelV>
          </wp:anchor>
        </w:drawing>
      </w:r>
      <w:r w:rsidR="007A5ABA" w:rsidRPr="00F3070E">
        <w:t xml:space="preserve">Select "Web" </w:t>
      </w:r>
      <w:r w:rsidR="00A06242">
        <w:t xml:space="preserve">(refer figure section 1) </w:t>
      </w:r>
      <w:r w:rsidR="007A5ABA" w:rsidRPr="00F3070E">
        <w:t xml:space="preserve">to add your </w:t>
      </w:r>
      <w:r w:rsidR="00276D8C" w:rsidRPr="00F3070E">
        <w:t>microsit</w:t>
      </w:r>
      <w:r w:rsidR="00276D8C">
        <w:t xml:space="preserve">e. </w:t>
      </w:r>
    </w:p>
    <w:p w14:paraId="189F0689" w14:textId="60D62540" w:rsidR="00276D8C" w:rsidRDefault="00BD47C8" w:rsidP="00276D8C">
      <w:r>
        <w:rPr>
          <w:noProof/>
        </w:rPr>
        <w:drawing>
          <wp:anchor distT="0" distB="0" distL="114300" distR="114300" simplePos="0" relativeHeight="251560960" behindDoc="1" locked="0" layoutInCell="1" allowOverlap="1" wp14:anchorId="563FDC6E" wp14:editId="73814C62">
            <wp:simplePos x="0" y="0"/>
            <wp:positionH relativeFrom="column">
              <wp:posOffset>-181610</wp:posOffset>
            </wp:positionH>
            <wp:positionV relativeFrom="paragraph">
              <wp:posOffset>616585</wp:posOffset>
            </wp:positionV>
            <wp:extent cx="251460" cy="266700"/>
            <wp:effectExtent l="0" t="0" r="0" b="0"/>
            <wp:wrapTight wrapText="bothSides">
              <wp:wrapPolygon edited="0">
                <wp:start x="0" y="0"/>
                <wp:lineTo x="0" y="20057"/>
                <wp:lineTo x="19636" y="20057"/>
                <wp:lineTo x="19636" y="0"/>
                <wp:lineTo x="0" y="0"/>
              </wp:wrapPolygon>
            </wp:wrapTight>
            <wp:docPr id="10980998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anchor>
        </w:drawing>
      </w:r>
    </w:p>
    <w:p w14:paraId="205BC022" w14:textId="67615C17" w:rsidR="00BD47C8" w:rsidRPr="00BD47C8" w:rsidRDefault="00395739" w:rsidP="00BD47C8">
      <w:r>
        <w:rPr>
          <w:noProof/>
        </w:rPr>
        <w:drawing>
          <wp:anchor distT="0" distB="0" distL="114300" distR="114300" simplePos="0" relativeHeight="251416576" behindDoc="1" locked="0" layoutInCell="1" allowOverlap="1" wp14:anchorId="36AFD10E" wp14:editId="21DAFF39">
            <wp:simplePos x="0" y="0"/>
            <wp:positionH relativeFrom="column">
              <wp:posOffset>-1036955</wp:posOffset>
            </wp:positionH>
            <wp:positionV relativeFrom="paragraph">
              <wp:posOffset>437515</wp:posOffset>
            </wp:positionV>
            <wp:extent cx="689610" cy="198120"/>
            <wp:effectExtent l="0" t="0" r="0" b="0"/>
            <wp:wrapTight wrapText="bothSides">
              <wp:wrapPolygon edited="0">
                <wp:start x="0" y="0"/>
                <wp:lineTo x="0" y="18692"/>
                <wp:lineTo x="20884" y="18692"/>
                <wp:lineTo x="20884" y="0"/>
                <wp:lineTo x="0" y="0"/>
              </wp:wrapPolygon>
            </wp:wrapTight>
            <wp:docPr id="1043405563" name="Picture 1" descr="A black square with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405563" name="Picture 1" descr="A black square with red bord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9610" cy="198120"/>
                    </a:xfrm>
                    <a:prstGeom prst="rect">
                      <a:avLst/>
                    </a:prstGeom>
                    <a:noFill/>
                  </pic:spPr>
                </pic:pic>
              </a:graphicData>
            </a:graphic>
            <wp14:sizeRelH relativeFrom="margin">
              <wp14:pctWidth>0</wp14:pctWidth>
            </wp14:sizeRelH>
            <wp14:sizeRelV relativeFrom="margin">
              <wp14:pctHeight>0</wp14:pctHeight>
            </wp14:sizeRelV>
          </wp:anchor>
        </w:drawing>
      </w:r>
      <w:r w:rsidR="00F96BE2">
        <w:rPr>
          <w:noProof/>
        </w:rPr>
        <w:drawing>
          <wp:anchor distT="0" distB="0" distL="114300" distR="114300" simplePos="0" relativeHeight="251577344" behindDoc="1" locked="0" layoutInCell="1" allowOverlap="1" wp14:anchorId="507FAA74" wp14:editId="425C3FD1">
            <wp:simplePos x="0" y="0"/>
            <wp:positionH relativeFrom="column">
              <wp:posOffset>-381000</wp:posOffset>
            </wp:positionH>
            <wp:positionV relativeFrom="paragraph">
              <wp:posOffset>422910</wp:posOffset>
            </wp:positionV>
            <wp:extent cx="267970" cy="182880"/>
            <wp:effectExtent l="0" t="0" r="0" b="0"/>
            <wp:wrapTight wrapText="bothSides">
              <wp:wrapPolygon edited="0">
                <wp:start x="15355" y="0"/>
                <wp:lineTo x="0" y="6750"/>
                <wp:lineTo x="0" y="20250"/>
                <wp:lineTo x="10749" y="20250"/>
                <wp:lineTo x="19962" y="4500"/>
                <wp:lineTo x="19962" y="0"/>
                <wp:lineTo x="15355" y="0"/>
              </wp:wrapPolygon>
            </wp:wrapTight>
            <wp:docPr id="6713851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7970" cy="182880"/>
                    </a:xfrm>
                    <a:prstGeom prst="rect">
                      <a:avLst/>
                    </a:prstGeom>
                    <a:noFill/>
                  </pic:spPr>
                </pic:pic>
              </a:graphicData>
            </a:graphic>
          </wp:anchor>
        </w:drawing>
      </w:r>
    </w:p>
    <w:p w14:paraId="3B701DA9" w14:textId="50428933" w:rsidR="00BD47C8" w:rsidRPr="00BD47C8" w:rsidRDefault="00BD47C8" w:rsidP="00BD47C8">
      <w:pPr>
        <w:tabs>
          <w:tab w:val="left" w:pos="1008"/>
        </w:tabs>
      </w:pPr>
    </w:p>
    <w:p w14:paraId="75D1D5DA" w14:textId="6ED02428" w:rsidR="002C30A5" w:rsidRPr="00F3070E" w:rsidRDefault="00395739" w:rsidP="007A7822">
      <w:pPr>
        <w:pStyle w:val="ListParagraph"/>
        <w:numPr>
          <w:ilvl w:val="0"/>
          <w:numId w:val="2"/>
        </w:numPr>
      </w:pPr>
      <w:r>
        <w:rPr>
          <w:noProof/>
        </w:rPr>
        <w:drawing>
          <wp:anchor distT="0" distB="0" distL="114300" distR="114300" simplePos="0" relativeHeight="251722752" behindDoc="1" locked="0" layoutInCell="1" allowOverlap="1" wp14:anchorId="2D37ECD0" wp14:editId="7FB3C90A">
            <wp:simplePos x="0" y="0"/>
            <wp:positionH relativeFrom="column">
              <wp:posOffset>-358140</wp:posOffset>
            </wp:positionH>
            <wp:positionV relativeFrom="paragraph">
              <wp:posOffset>1408430</wp:posOffset>
            </wp:positionV>
            <wp:extent cx="251460" cy="266700"/>
            <wp:effectExtent l="0" t="0" r="0" b="0"/>
            <wp:wrapTight wrapText="bothSides">
              <wp:wrapPolygon edited="0">
                <wp:start x="0" y="0"/>
                <wp:lineTo x="0" y="20057"/>
                <wp:lineTo x="19636" y="20057"/>
                <wp:lineTo x="19636" y="0"/>
                <wp:lineTo x="0" y="0"/>
              </wp:wrapPolygon>
            </wp:wrapTight>
            <wp:docPr id="16792468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14:sizeRelH relativeFrom="margin">
              <wp14:pctWidth>0</wp14:pctWidth>
            </wp14:sizeRelH>
          </wp:anchor>
        </w:drawing>
      </w:r>
      <w:r>
        <w:rPr>
          <w:noProof/>
        </w:rPr>
        <w:drawing>
          <wp:anchor distT="0" distB="0" distL="114300" distR="114300" simplePos="0" relativeHeight="251610112" behindDoc="1" locked="0" layoutInCell="1" allowOverlap="1" wp14:anchorId="2880406B" wp14:editId="68090446">
            <wp:simplePos x="0" y="0"/>
            <wp:positionH relativeFrom="column">
              <wp:posOffset>-155575</wp:posOffset>
            </wp:positionH>
            <wp:positionV relativeFrom="paragraph">
              <wp:posOffset>1644015</wp:posOffset>
            </wp:positionV>
            <wp:extent cx="267970" cy="182880"/>
            <wp:effectExtent l="0" t="57150" r="0" b="45720"/>
            <wp:wrapTight wrapText="bothSides">
              <wp:wrapPolygon edited="0">
                <wp:start x="24656" y="-1291"/>
                <wp:lineTo x="20139" y="-2610"/>
                <wp:lineTo x="2979" y="8441"/>
                <wp:lineTo x="-333" y="9768"/>
                <wp:lineTo x="-1833" y="20801"/>
                <wp:lineTo x="13227" y="25197"/>
                <wp:lineTo x="23156" y="9742"/>
                <wp:lineTo x="24656" y="-1291"/>
              </wp:wrapPolygon>
            </wp:wrapTight>
            <wp:docPr id="7025473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5524045">
                      <a:off x="0" y="0"/>
                      <a:ext cx="267970" cy="182880"/>
                    </a:xfrm>
                    <a:prstGeom prst="rect">
                      <a:avLst/>
                    </a:prstGeom>
                    <a:noFill/>
                  </pic:spPr>
                </pic:pic>
              </a:graphicData>
            </a:graphic>
            <wp14:sizeRelV relativeFrom="margin">
              <wp14:pctHeight>0</wp14:pctHeight>
            </wp14:sizeRelV>
          </wp:anchor>
        </w:drawing>
      </w:r>
      <w:r w:rsidR="00D36D81">
        <w:rPr>
          <w:noProof/>
        </w:rPr>
        <mc:AlternateContent>
          <mc:Choice Requires="wps">
            <w:drawing>
              <wp:anchor distT="0" distB="0" distL="114300" distR="114300" simplePos="0" relativeHeight="251677696" behindDoc="0" locked="0" layoutInCell="1" allowOverlap="1" wp14:anchorId="2ACBEE98" wp14:editId="643F6344">
                <wp:simplePos x="0" y="0"/>
                <wp:positionH relativeFrom="margin">
                  <wp:posOffset>68580</wp:posOffset>
                </wp:positionH>
                <wp:positionV relativeFrom="paragraph">
                  <wp:posOffset>1815465</wp:posOffset>
                </wp:positionV>
                <wp:extent cx="835025" cy="202565"/>
                <wp:effectExtent l="11430" t="14605" r="10795" b="11430"/>
                <wp:wrapNone/>
                <wp:docPr id="545743548"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35025" cy="202565"/>
                        </a:xfrm>
                        <a:custGeom>
                          <a:avLst/>
                          <a:gdLst>
                            <a:gd name="T0" fmla="*/ 0 w 1720850"/>
                            <a:gd name="T1" fmla="*/ 1369695 h 1369695"/>
                            <a:gd name="T2" fmla="*/ 1720850 w 1720850"/>
                            <a:gd name="T3" fmla="*/ 1369695 h 1369695"/>
                            <a:gd name="T4" fmla="*/ 1720850 w 1720850"/>
                            <a:gd name="T5" fmla="*/ 0 h 1369695"/>
                            <a:gd name="T6" fmla="*/ 0 w 1720850"/>
                            <a:gd name="T7" fmla="*/ 0 h 1369695"/>
                            <a:gd name="T8" fmla="*/ 0 w 1720850"/>
                            <a:gd name="T9" fmla="*/ 1369695 h 1369695"/>
                            <a:gd name="T10" fmla="*/ 0 w 1720850"/>
                            <a:gd name="T11" fmla="*/ 0 h 1369695"/>
                            <a:gd name="T12" fmla="*/ 1720850 w 1720850"/>
                            <a:gd name="T13" fmla="*/ 1369695 h 1369695"/>
                          </a:gdLst>
                          <a:ahLst/>
                          <a:cxnLst>
                            <a:cxn ang="0">
                              <a:pos x="T0" y="T1"/>
                            </a:cxn>
                            <a:cxn ang="0">
                              <a:pos x="T2" y="T3"/>
                            </a:cxn>
                            <a:cxn ang="0">
                              <a:pos x="T4" y="T5"/>
                            </a:cxn>
                            <a:cxn ang="0">
                              <a:pos x="T6" y="T7"/>
                            </a:cxn>
                            <a:cxn ang="0">
                              <a:pos x="T8" y="T9"/>
                            </a:cxn>
                          </a:cxnLst>
                          <a:rect l="T10" t="T11" r="T12" b="T13"/>
                          <a:pathLst>
                            <a:path w="1720850" h="1369695">
                              <a:moveTo>
                                <a:pt x="0" y="1369695"/>
                              </a:moveTo>
                              <a:lnTo>
                                <a:pt x="1720850" y="1369695"/>
                              </a:lnTo>
                              <a:lnTo>
                                <a:pt x="1720850" y="0"/>
                              </a:lnTo>
                              <a:lnTo>
                                <a:pt x="0" y="0"/>
                              </a:lnTo>
                              <a:lnTo>
                                <a:pt x="0" y="1369695"/>
                              </a:lnTo>
                              <a:close/>
                            </a:path>
                          </a:pathLst>
                        </a:custGeom>
                        <a:noFill/>
                        <a:ln w="12700">
                          <a:solidFill>
                            <a:srgbClr val="FF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FAF8A89" id="AutoShape 4" o:spid="_x0000_s1026" style="position:absolute;margin-left:5.4pt;margin-top:142.95pt;width:65.75pt;height:15.95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1720850,136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" path="m,1369695r1720850,l1720850,,,,,1369695xe" filled="f" strokecolor="red" strokeweight="1pt">
                <v:stroke miterlimit="66585f" joinstyle="miter"/>
                <v:path arrowok="t" o:connecttype="custom" o:connectlocs="0,202565;835025,202565;835025,0;0,0;0,202565" o:connectangles="0,0,0,0,0" textboxrect="0,0,1720850,1369695"/>
                <w10:wrap anchorx="margin"/>
              </v:shape>
            </w:pict>
          </mc:Fallback>
        </mc:AlternateContent>
      </w:r>
      <w:r>
        <w:rPr>
          <w:noProof/>
        </w:rPr>
        <w:drawing>
          <wp:anchor distT="0" distB="0" distL="114300" distR="114300" simplePos="0" relativeHeight="251684864" behindDoc="1" locked="0" layoutInCell="1" allowOverlap="1" wp14:anchorId="1F4FA8C6" wp14:editId="3E91F012">
            <wp:simplePos x="0" y="0"/>
            <wp:positionH relativeFrom="column">
              <wp:posOffset>5768340</wp:posOffset>
            </wp:positionH>
            <wp:positionV relativeFrom="paragraph">
              <wp:posOffset>285750</wp:posOffset>
            </wp:positionV>
            <wp:extent cx="243840" cy="266700"/>
            <wp:effectExtent l="0" t="0" r="0" b="0"/>
            <wp:wrapTight wrapText="bothSides">
              <wp:wrapPolygon edited="0">
                <wp:start x="0" y="0"/>
                <wp:lineTo x="0" y="20057"/>
                <wp:lineTo x="20250" y="20057"/>
                <wp:lineTo x="20250" y="0"/>
                <wp:lineTo x="0" y="0"/>
              </wp:wrapPolygon>
            </wp:wrapTight>
            <wp:docPr id="1003109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3840" cy="266700"/>
                    </a:xfrm>
                    <a:prstGeom prst="rect">
                      <a:avLst/>
                    </a:prstGeom>
                    <a:noFill/>
                  </pic:spPr>
                </pic:pic>
              </a:graphicData>
            </a:graphic>
            <wp14:sizeRelH relativeFrom="margin">
              <wp14:pctWidth>0</wp14:pctWidth>
            </wp14:sizeRelH>
          </wp:anchor>
        </w:drawing>
      </w:r>
      <w:r>
        <w:rPr>
          <w:noProof/>
        </w:rPr>
        <w:drawing>
          <wp:anchor distT="0" distB="0" distL="114300" distR="114300" simplePos="0" relativeHeight="251649024" behindDoc="1" locked="0" layoutInCell="1" allowOverlap="1" wp14:anchorId="72DCB12F" wp14:editId="3CF5D8FB">
            <wp:simplePos x="0" y="0"/>
            <wp:positionH relativeFrom="column">
              <wp:posOffset>5262880</wp:posOffset>
            </wp:positionH>
            <wp:positionV relativeFrom="paragraph">
              <wp:posOffset>522605</wp:posOffset>
            </wp:positionV>
            <wp:extent cx="480695" cy="327660"/>
            <wp:effectExtent l="0" t="0" r="0" b="0"/>
            <wp:wrapTight wrapText="bothSides">
              <wp:wrapPolygon edited="0">
                <wp:start x="17976" y="0"/>
                <wp:lineTo x="0" y="8791"/>
                <wp:lineTo x="0" y="20093"/>
                <wp:lineTo x="8560" y="20093"/>
                <wp:lineTo x="20544" y="2512"/>
                <wp:lineTo x="20544" y="0"/>
                <wp:lineTo x="17976" y="0"/>
              </wp:wrapPolygon>
            </wp:wrapTight>
            <wp:docPr id="5401319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0695" cy="327660"/>
                    </a:xfrm>
                    <a:prstGeom prst="rect">
                      <a:avLst/>
                    </a:prstGeom>
                    <a:noFill/>
                  </pic:spPr>
                </pic:pic>
              </a:graphicData>
            </a:graphic>
            <wp14:sizeRelH relativeFrom="margin">
              <wp14:pctWidth>0</wp14:pctWidth>
            </wp14:sizeRelH>
            <wp14:sizeRelV relativeFrom="margin">
              <wp14:pctHeight>0</wp14:pctHeight>
            </wp14:sizeRelV>
          </wp:anchor>
        </w:drawing>
      </w:r>
      <w:r w:rsidR="00D36D81">
        <w:rPr>
          <w:noProof/>
        </w:rPr>
        <mc:AlternateContent>
          <mc:Choice Requires="wps">
            <w:drawing>
              <wp:anchor distT="0" distB="0" distL="114300" distR="114300" simplePos="0" relativeHeight="251676672" behindDoc="0" locked="0" layoutInCell="1" allowOverlap="1" wp14:anchorId="7B890919" wp14:editId="484DBA93">
                <wp:simplePos x="0" y="0"/>
                <wp:positionH relativeFrom="margin">
                  <wp:posOffset>640080</wp:posOffset>
                </wp:positionH>
                <wp:positionV relativeFrom="paragraph">
                  <wp:posOffset>806450</wp:posOffset>
                </wp:positionV>
                <wp:extent cx="4652645" cy="180340"/>
                <wp:effectExtent l="11430" t="15240" r="12700" b="13970"/>
                <wp:wrapNone/>
                <wp:docPr id="2047859997"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52645" cy="180340"/>
                        </a:xfrm>
                        <a:custGeom>
                          <a:avLst/>
                          <a:gdLst>
                            <a:gd name="T0" fmla="*/ 0 w 1720850"/>
                            <a:gd name="T1" fmla="*/ 1369695 h 1369695"/>
                            <a:gd name="T2" fmla="*/ 1720850 w 1720850"/>
                            <a:gd name="T3" fmla="*/ 1369695 h 1369695"/>
                            <a:gd name="T4" fmla="*/ 1720850 w 1720850"/>
                            <a:gd name="T5" fmla="*/ 0 h 1369695"/>
                            <a:gd name="T6" fmla="*/ 0 w 1720850"/>
                            <a:gd name="T7" fmla="*/ 0 h 1369695"/>
                            <a:gd name="T8" fmla="*/ 0 w 1720850"/>
                            <a:gd name="T9" fmla="*/ 1369695 h 1369695"/>
                            <a:gd name="T10" fmla="*/ 0 w 1720850"/>
                            <a:gd name="T11" fmla="*/ 0 h 1369695"/>
                            <a:gd name="T12" fmla="*/ 1720850 w 1720850"/>
                            <a:gd name="T13" fmla="*/ 1369695 h 1369695"/>
                          </a:gdLst>
                          <a:ahLst/>
                          <a:cxnLst>
                            <a:cxn ang="0">
                              <a:pos x="T0" y="T1"/>
                            </a:cxn>
                            <a:cxn ang="0">
                              <a:pos x="T2" y="T3"/>
                            </a:cxn>
                            <a:cxn ang="0">
                              <a:pos x="T4" y="T5"/>
                            </a:cxn>
                            <a:cxn ang="0">
                              <a:pos x="T6" y="T7"/>
                            </a:cxn>
                            <a:cxn ang="0">
                              <a:pos x="T8" y="T9"/>
                            </a:cxn>
                          </a:cxnLst>
                          <a:rect l="T10" t="T11" r="T12" b="T13"/>
                          <a:pathLst>
                            <a:path w="1720850" h="1369695">
                              <a:moveTo>
                                <a:pt x="0" y="1369695"/>
                              </a:moveTo>
                              <a:lnTo>
                                <a:pt x="1720850" y="1369695"/>
                              </a:lnTo>
                              <a:lnTo>
                                <a:pt x="1720850" y="0"/>
                              </a:lnTo>
                              <a:lnTo>
                                <a:pt x="0" y="0"/>
                              </a:lnTo>
                              <a:lnTo>
                                <a:pt x="0" y="1369695"/>
                              </a:lnTo>
                              <a:close/>
                            </a:path>
                          </a:pathLst>
                        </a:custGeom>
                        <a:noFill/>
                        <a:ln w="12700">
                          <a:solidFill>
                            <a:srgbClr val="FF0000"/>
                          </a:solidFill>
                          <a:miter lim="101601"/>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C1583C" id="AutoShape 3" o:spid="_x0000_s1026" style="position:absolute;margin-left:50.4pt;margin-top:63.5pt;width:366.35pt;height:14.2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coordsize="1720850,136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" path="m,1369695r1720850,l1720850,,,,,1369695xe" filled="f" strokecolor="red" strokeweight="1pt">
                <v:stroke miterlimit="66585f" joinstyle="miter"/>
                <v:path arrowok="t" o:connecttype="custom" o:connectlocs="0,180340;4652645,180340;4652645,0;0,0;0,180340" o:connectangles="0,0,0,0,0" textboxrect="0,0,1720850,1369695"/>
                <w10:wrap anchorx="margin"/>
              </v:shape>
            </w:pict>
          </mc:Fallback>
        </mc:AlternateContent>
      </w:r>
      <w:r w:rsidRPr="00C75977">
        <w:rPr>
          <w:noProof/>
        </w:rPr>
        <w:drawing>
          <wp:anchor distT="0" distB="0" distL="114300" distR="114300" simplePos="0" relativeHeight="251374592" behindDoc="1" locked="0" layoutInCell="1" allowOverlap="1" wp14:anchorId="4292F68F" wp14:editId="516AB608">
            <wp:simplePos x="0" y="0"/>
            <wp:positionH relativeFrom="column">
              <wp:posOffset>0</wp:posOffset>
            </wp:positionH>
            <wp:positionV relativeFrom="paragraph">
              <wp:posOffset>478155</wp:posOffset>
            </wp:positionV>
            <wp:extent cx="5341620" cy="1604010"/>
            <wp:effectExtent l="0" t="0" r="0" b="0"/>
            <wp:wrapTight wrapText="bothSides">
              <wp:wrapPolygon edited="0">
                <wp:start x="0" y="0"/>
                <wp:lineTo x="0" y="21292"/>
                <wp:lineTo x="21492" y="21292"/>
                <wp:lineTo x="21492" y="0"/>
                <wp:lineTo x="0" y="0"/>
              </wp:wrapPolygon>
            </wp:wrapTight>
            <wp:docPr id="573238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238173" name="Picture 1" descr="A screenshot of a computer&#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341620" cy="1604010"/>
                    </a:xfrm>
                    <a:prstGeom prst="rect">
                      <a:avLst/>
                    </a:prstGeom>
                  </pic:spPr>
                </pic:pic>
              </a:graphicData>
            </a:graphic>
            <wp14:sizeRelH relativeFrom="margin">
              <wp14:pctWidth>0</wp14:pctWidth>
            </wp14:sizeRelH>
            <wp14:sizeRelV relativeFrom="margin">
              <wp14:pctHeight>0</wp14:pctHeight>
            </wp14:sizeRelV>
          </wp:anchor>
        </w:drawing>
      </w:r>
      <w:r w:rsidR="00A06242">
        <w:rPr>
          <w:noProof/>
        </w:rPr>
        <w:t>Enter</w:t>
      </w:r>
      <w:r w:rsidR="00447A9F" w:rsidRPr="00F3070E">
        <w:t xml:space="preserve"> your microsite’s URL and a stream name</w:t>
      </w:r>
      <w:r w:rsidR="007A27ED">
        <w:t xml:space="preserve"> (refer figure section 1</w:t>
      </w:r>
      <w:r w:rsidR="00447A9F" w:rsidRPr="00F3070E">
        <w:t xml:space="preserve"> and </w:t>
      </w:r>
      <w:r w:rsidR="00A77232" w:rsidRPr="00F3070E">
        <w:t>click</w:t>
      </w:r>
      <w:r w:rsidR="00447A9F" w:rsidRPr="00F3070E">
        <w:t xml:space="preserve"> on "Create stream"</w:t>
      </w:r>
      <w:r w:rsidR="00A06242">
        <w:t xml:space="preserve"> (refer </w:t>
      </w:r>
      <w:r>
        <w:t>figure</w:t>
      </w:r>
      <w:r w:rsidR="00A06242">
        <w:t xml:space="preserve"> section</w:t>
      </w:r>
      <w:r w:rsidR="007A27ED">
        <w:t xml:space="preserve"> </w:t>
      </w:r>
      <w:r>
        <w:t>2)</w:t>
      </w:r>
      <w:r w:rsidR="00447A9F" w:rsidRPr="00F3070E">
        <w:t>.</w:t>
      </w:r>
    </w:p>
    <w:p w14:paraId="01E310C1" w14:textId="1536FE63" w:rsidR="00F96BE2" w:rsidRDefault="005300C0" w:rsidP="006803A2">
      <w:pPr>
        <w:pStyle w:val="ListParagraph"/>
        <w:numPr>
          <w:ilvl w:val="0"/>
          <w:numId w:val="2"/>
        </w:numPr>
      </w:pPr>
      <w:r>
        <w:rPr>
          <w:noProof/>
        </w:rPr>
        <w:drawing>
          <wp:anchor distT="0" distB="0" distL="114300" distR="114300" simplePos="0" relativeHeight="251745280" behindDoc="1" locked="0" layoutInCell="1" allowOverlap="1" wp14:anchorId="51FD186F" wp14:editId="2F34710E">
            <wp:simplePos x="0" y="0"/>
            <wp:positionH relativeFrom="column">
              <wp:posOffset>5918200</wp:posOffset>
            </wp:positionH>
            <wp:positionV relativeFrom="paragraph">
              <wp:posOffset>624840</wp:posOffset>
            </wp:positionV>
            <wp:extent cx="251460" cy="266700"/>
            <wp:effectExtent l="0" t="0" r="0" b="0"/>
            <wp:wrapTight wrapText="bothSides">
              <wp:wrapPolygon edited="0">
                <wp:start x="0" y="0"/>
                <wp:lineTo x="0" y="20057"/>
                <wp:lineTo x="19636" y="20057"/>
                <wp:lineTo x="19636" y="0"/>
                <wp:lineTo x="0" y="0"/>
              </wp:wrapPolygon>
            </wp:wrapTight>
            <wp:docPr id="5214283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anchor>
        </w:drawing>
      </w:r>
      <w:r>
        <w:rPr>
          <w:noProof/>
        </w:rPr>
        <w:drawing>
          <wp:anchor distT="0" distB="0" distL="114300" distR="114300" simplePos="0" relativeHeight="251769856" behindDoc="1" locked="0" layoutInCell="1" allowOverlap="1" wp14:anchorId="1AE97492" wp14:editId="09E1F9A2">
            <wp:simplePos x="0" y="0"/>
            <wp:positionH relativeFrom="column">
              <wp:posOffset>5651960</wp:posOffset>
            </wp:positionH>
            <wp:positionV relativeFrom="paragraph">
              <wp:posOffset>803911</wp:posOffset>
            </wp:positionV>
            <wp:extent cx="267970" cy="182880"/>
            <wp:effectExtent l="19050" t="19050" r="0" b="7620"/>
            <wp:wrapTight wrapText="bothSides">
              <wp:wrapPolygon edited="0">
                <wp:start x="14597" y="-2761"/>
                <wp:lineTo x="-1979" y="3787"/>
                <wp:lineTo x="-827" y="23967"/>
                <wp:lineTo x="11415" y="22466"/>
                <wp:lineTo x="12689" y="17794"/>
                <wp:lineTo x="21102" y="3214"/>
                <wp:lineTo x="20717" y="-3512"/>
                <wp:lineTo x="14597" y="-2761"/>
              </wp:wrapPolygon>
            </wp:wrapTight>
            <wp:docPr id="3582009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287080">
                      <a:off x="0" y="0"/>
                      <a:ext cx="267970" cy="182880"/>
                    </a:xfrm>
                    <a:prstGeom prst="rect">
                      <a:avLst/>
                    </a:prstGeom>
                    <a:noFill/>
                  </pic:spPr>
                </pic:pic>
              </a:graphicData>
            </a:graphic>
          </wp:anchor>
        </w:drawing>
      </w:r>
      <w:r>
        <w:rPr>
          <w:noProof/>
        </w:rPr>
        <w:drawing>
          <wp:anchor distT="0" distB="0" distL="114300" distR="114300" simplePos="0" relativeHeight="251445248" behindDoc="1" locked="0" layoutInCell="1" allowOverlap="1" wp14:anchorId="4E0310DF" wp14:editId="697DE826">
            <wp:simplePos x="0" y="0"/>
            <wp:positionH relativeFrom="column">
              <wp:posOffset>4914900</wp:posOffset>
            </wp:positionH>
            <wp:positionV relativeFrom="paragraph">
              <wp:posOffset>960120</wp:posOffset>
            </wp:positionV>
            <wp:extent cx="769620" cy="381000"/>
            <wp:effectExtent l="0" t="0" r="0" b="0"/>
            <wp:wrapTight wrapText="bothSides">
              <wp:wrapPolygon edited="0">
                <wp:start x="0" y="0"/>
                <wp:lineTo x="0" y="20520"/>
                <wp:lineTo x="20851" y="20520"/>
                <wp:lineTo x="20851" y="0"/>
                <wp:lineTo x="0" y="0"/>
              </wp:wrapPolygon>
            </wp:wrapTight>
            <wp:docPr id="1276305381" name="Picture 1" descr="A black square with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305381" name="Picture 1" descr="A black square with red bord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69620" cy="381000"/>
                    </a:xfrm>
                    <a:prstGeom prst="rect">
                      <a:avLst/>
                    </a:prstGeom>
                    <a:noFill/>
                  </pic:spPr>
                </pic:pic>
              </a:graphicData>
            </a:graphic>
            <wp14:sizeRelH relativeFrom="margin">
              <wp14:pctWidth>0</wp14:pctWidth>
            </wp14:sizeRelH>
            <wp14:sizeRelV relativeFrom="margin">
              <wp14:pctHeight>0</wp14:pctHeight>
            </wp14:sizeRelV>
          </wp:anchor>
        </w:drawing>
      </w:r>
      <w:r w:rsidRPr="00A77232">
        <w:rPr>
          <w:noProof/>
        </w:rPr>
        <w:drawing>
          <wp:anchor distT="0" distB="0" distL="114300" distR="114300" simplePos="0" relativeHeight="251317248" behindDoc="1" locked="0" layoutInCell="1" allowOverlap="1" wp14:anchorId="1952A170" wp14:editId="5D5CF8B2">
            <wp:simplePos x="0" y="0"/>
            <wp:positionH relativeFrom="column">
              <wp:posOffset>224790</wp:posOffset>
            </wp:positionH>
            <wp:positionV relativeFrom="paragraph">
              <wp:posOffset>243840</wp:posOffset>
            </wp:positionV>
            <wp:extent cx="5731510" cy="1264920"/>
            <wp:effectExtent l="0" t="0" r="0" b="0"/>
            <wp:wrapTight wrapText="bothSides">
              <wp:wrapPolygon edited="0">
                <wp:start x="0" y="0"/>
                <wp:lineTo x="0" y="21145"/>
                <wp:lineTo x="21538" y="21145"/>
                <wp:lineTo x="21538" y="0"/>
                <wp:lineTo x="0" y="0"/>
              </wp:wrapPolygon>
            </wp:wrapTight>
            <wp:docPr id="74067409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674094" name="Picture 1" descr="A screenshot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1264920"/>
                    </a:xfrm>
                    <a:prstGeom prst="rect">
                      <a:avLst/>
                    </a:prstGeom>
                  </pic:spPr>
                </pic:pic>
              </a:graphicData>
            </a:graphic>
            <wp14:sizeRelV relativeFrom="margin">
              <wp14:pctHeight>0</wp14:pctHeight>
            </wp14:sizeRelV>
          </wp:anchor>
        </w:drawing>
      </w:r>
      <w:r w:rsidR="00EC18DB" w:rsidRPr="00A77232">
        <w:t xml:space="preserve"> </w:t>
      </w:r>
      <w:r w:rsidR="00442BC5" w:rsidRPr="00A77232">
        <w:t xml:space="preserve">Copy the </w:t>
      </w:r>
      <w:r>
        <w:t>“M</w:t>
      </w:r>
      <w:r w:rsidR="00442BC5" w:rsidRPr="00A77232">
        <w:t xml:space="preserve">easurement </w:t>
      </w:r>
      <w:r>
        <w:t>ID”</w:t>
      </w:r>
      <w:r w:rsidR="00442BC5" w:rsidRPr="00A77232">
        <w:t xml:space="preserve"> code (</w:t>
      </w:r>
      <w:r>
        <w:t xml:space="preserve">refer figure section </w:t>
      </w:r>
      <w:r w:rsidR="00A4036B">
        <w:t>1)</w:t>
      </w:r>
    </w:p>
    <w:p w14:paraId="1ED89B75" w14:textId="669999EA" w:rsidR="005831FE" w:rsidRDefault="003842C2" w:rsidP="00A77232">
      <w:pPr>
        <w:pStyle w:val="ListParagraph"/>
        <w:numPr>
          <w:ilvl w:val="0"/>
          <w:numId w:val="2"/>
        </w:numPr>
      </w:pPr>
      <w:r w:rsidRPr="00AF1075">
        <w:lastRenderedPageBreak/>
        <w:t>Go to</w:t>
      </w:r>
      <w:r w:rsidR="00C24282">
        <w:t xml:space="preserve"> </w:t>
      </w:r>
      <w:r w:rsidR="00C24282" w:rsidRPr="00A77232">
        <w:t>your google site</w:t>
      </w:r>
      <w:r w:rsidR="00C24282">
        <w:t xml:space="preserve"> and go to</w:t>
      </w:r>
      <w:r w:rsidR="00442BC5" w:rsidRPr="00A77232">
        <w:t xml:space="preserve"> “</w:t>
      </w:r>
      <w:r w:rsidRPr="00A77232">
        <w:t>Analytics</w:t>
      </w:r>
      <w:r>
        <w:t xml:space="preserve">” </w:t>
      </w:r>
      <w:r w:rsidRPr="00A77232">
        <w:t>on</w:t>
      </w:r>
      <w:r w:rsidR="00442BC5" w:rsidRPr="00A77232">
        <w:t xml:space="preserve"> </w:t>
      </w:r>
      <w:r w:rsidR="00EC18DB" w:rsidRPr="00A77232">
        <w:t xml:space="preserve">under the setting </w:t>
      </w:r>
      <w:r w:rsidR="002F0C2B" w:rsidRPr="00A77232">
        <w:t>(</w:t>
      </w:r>
      <w:r w:rsidR="004A5499">
        <w:t>refer figure section 1</w:t>
      </w:r>
      <w:r w:rsidR="002F0C2B" w:rsidRPr="00A77232">
        <w:t>)</w:t>
      </w:r>
      <w:r>
        <w:t xml:space="preserve"> and paste </w:t>
      </w:r>
      <w:r w:rsidR="004A5499">
        <w:t>the measurement ID</w:t>
      </w:r>
      <w:r w:rsidR="00AF1075">
        <w:t xml:space="preserve"> (</w:t>
      </w:r>
      <w:r w:rsidR="004A5499">
        <w:t>refer figure section 2</w:t>
      </w:r>
      <w:r w:rsidR="00AF1075">
        <w:t>)</w:t>
      </w:r>
    </w:p>
    <w:p w14:paraId="416B52F1" w14:textId="4E0CFE3C" w:rsidR="00AF1075" w:rsidRDefault="004A5499" w:rsidP="00725008">
      <w:r w:rsidRPr="00AF1075">
        <w:rPr>
          <w:noProof/>
        </w:rPr>
        <w:drawing>
          <wp:anchor distT="0" distB="0" distL="114300" distR="114300" simplePos="0" relativeHeight="251280384" behindDoc="1" locked="0" layoutInCell="1" allowOverlap="1" wp14:anchorId="00D53529" wp14:editId="2028EEC7">
            <wp:simplePos x="0" y="0"/>
            <wp:positionH relativeFrom="column">
              <wp:posOffset>335280</wp:posOffset>
            </wp:positionH>
            <wp:positionV relativeFrom="paragraph">
              <wp:posOffset>95250</wp:posOffset>
            </wp:positionV>
            <wp:extent cx="5135880" cy="2993390"/>
            <wp:effectExtent l="0" t="0" r="0" b="0"/>
            <wp:wrapTight wrapText="bothSides">
              <wp:wrapPolygon edited="0">
                <wp:start x="0" y="0"/>
                <wp:lineTo x="0" y="21444"/>
                <wp:lineTo x="21552" y="21444"/>
                <wp:lineTo x="21552" y="0"/>
                <wp:lineTo x="0" y="0"/>
              </wp:wrapPolygon>
            </wp:wrapTight>
            <wp:docPr id="1267575271"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575271" name="Picture 1" descr="A screenshot of a cha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135880" cy="2993390"/>
                    </a:xfrm>
                    <a:prstGeom prst="rect">
                      <a:avLst/>
                    </a:prstGeom>
                  </pic:spPr>
                </pic:pic>
              </a:graphicData>
            </a:graphic>
            <wp14:sizeRelH relativeFrom="margin">
              <wp14:pctWidth>0</wp14:pctWidth>
            </wp14:sizeRelH>
            <wp14:sizeRelV relativeFrom="margin">
              <wp14:pctHeight>0</wp14:pctHeight>
            </wp14:sizeRelV>
          </wp:anchor>
        </w:drawing>
      </w:r>
    </w:p>
    <w:p w14:paraId="596B99C5" w14:textId="324ECFB9" w:rsidR="00676EB3" w:rsidRDefault="00676EB3" w:rsidP="00725008"/>
    <w:p w14:paraId="767A0851" w14:textId="05EC60F8" w:rsidR="00676EB3" w:rsidRDefault="00676EB3" w:rsidP="00725008">
      <w:r>
        <w:rPr>
          <w:noProof/>
        </w:rPr>
        <w:drawing>
          <wp:anchor distT="0" distB="0" distL="114300" distR="114300" simplePos="0" relativeHeight="251953152" behindDoc="1" locked="0" layoutInCell="1" allowOverlap="1" wp14:anchorId="3102FEF6" wp14:editId="3227896B">
            <wp:simplePos x="0" y="0"/>
            <wp:positionH relativeFrom="column">
              <wp:posOffset>5295900</wp:posOffset>
            </wp:positionH>
            <wp:positionV relativeFrom="paragraph">
              <wp:posOffset>257810</wp:posOffset>
            </wp:positionV>
            <wp:extent cx="251460" cy="266700"/>
            <wp:effectExtent l="0" t="0" r="0" b="0"/>
            <wp:wrapTight wrapText="bothSides">
              <wp:wrapPolygon edited="0">
                <wp:start x="0" y="0"/>
                <wp:lineTo x="0" y="20057"/>
                <wp:lineTo x="19636" y="20057"/>
                <wp:lineTo x="19636" y="0"/>
                <wp:lineTo x="0" y="0"/>
              </wp:wrapPolygon>
            </wp:wrapTight>
            <wp:docPr id="39558320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14:sizeRelH relativeFrom="margin">
              <wp14:pctWidth>0</wp14:pctWidth>
            </wp14:sizeRelH>
          </wp:anchor>
        </w:drawing>
      </w:r>
    </w:p>
    <w:p w14:paraId="4E36EA5B" w14:textId="4F9EF1A8" w:rsidR="00725008" w:rsidRPr="00A77232" w:rsidRDefault="004A5499" w:rsidP="00725008">
      <w:r>
        <w:rPr>
          <w:noProof/>
        </w:rPr>
        <w:drawing>
          <wp:anchor distT="0" distB="0" distL="114300" distR="114300" simplePos="0" relativeHeight="251844608" behindDoc="1" locked="0" layoutInCell="1" allowOverlap="1" wp14:anchorId="0DB39C31" wp14:editId="55F0B824">
            <wp:simplePos x="0" y="0"/>
            <wp:positionH relativeFrom="column">
              <wp:posOffset>367030</wp:posOffset>
            </wp:positionH>
            <wp:positionV relativeFrom="paragraph">
              <wp:posOffset>677545</wp:posOffset>
            </wp:positionV>
            <wp:extent cx="1562100" cy="388620"/>
            <wp:effectExtent l="0" t="0" r="0" b="0"/>
            <wp:wrapTight wrapText="bothSides">
              <wp:wrapPolygon edited="0">
                <wp:start x="0" y="0"/>
                <wp:lineTo x="0" y="20118"/>
                <wp:lineTo x="21337" y="20118"/>
                <wp:lineTo x="21337" y="0"/>
                <wp:lineTo x="0" y="0"/>
              </wp:wrapPolygon>
            </wp:wrapTight>
            <wp:docPr id="156214008" name="Picture 1" descr="A black square with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305381" name="Picture 1" descr="A black square with red bord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62100" cy="38862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76704" behindDoc="1" locked="0" layoutInCell="1" allowOverlap="1" wp14:anchorId="7711BEAB" wp14:editId="03064976">
            <wp:simplePos x="0" y="0"/>
            <wp:positionH relativeFrom="column">
              <wp:posOffset>5650230</wp:posOffset>
            </wp:positionH>
            <wp:positionV relativeFrom="paragraph">
              <wp:posOffset>328930</wp:posOffset>
            </wp:positionV>
            <wp:extent cx="251460" cy="266700"/>
            <wp:effectExtent l="0" t="0" r="0" b="0"/>
            <wp:wrapTight wrapText="bothSides">
              <wp:wrapPolygon edited="0">
                <wp:start x="0" y="0"/>
                <wp:lineTo x="0" y="20057"/>
                <wp:lineTo x="19636" y="20057"/>
                <wp:lineTo x="19636" y="0"/>
                <wp:lineTo x="0" y="0"/>
              </wp:wrapPolygon>
            </wp:wrapTight>
            <wp:docPr id="150486625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anchor>
        </w:drawing>
      </w:r>
      <w:r>
        <w:rPr>
          <w:noProof/>
        </w:rPr>
        <w:drawing>
          <wp:anchor distT="0" distB="0" distL="114300" distR="114300" simplePos="0" relativeHeight="251910144" behindDoc="1" locked="0" layoutInCell="1" allowOverlap="1" wp14:anchorId="4F8C9C42" wp14:editId="1F27EF31">
            <wp:simplePos x="0" y="0"/>
            <wp:positionH relativeFrom="column">
              <wp:posOffset>5276314</wp:posOffset>
            </wp:positionH>
            <wp:positionV relativeFrom="paragraph">
              <wp:posOffset>521970</wp:posOffset>
            </wp:positionV>
            <wp:extent cx="403860" cy="275590"/>
            <wp:effectExtent l="19050" t="19050" r="0" b="10160"/>
            <wp:wrapTight wrapText="bothSides">
              <wp:wrapPolygon edited="0">
                <wp:start x="16876" y="-1973"/>
                <wp:lineTo x="-1333" y="2405"/>
                <wp:lineTo x="-592" y="23280"/>
                <wp:lineTo x="9583" y="22505"/>
                <wp:lineTo x="10495" y="19445"/>
                <wp:lineTo x="21105" y="2190"/>
                <wp:lineTo x="20946" y="-2283"/>
                <wp:lineTo x="16876" y="-1973"/>
              </wp:wrapPolygon>
            </wp:wrapTight>
            <wp:docPr id="18593006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78682">
                      <a:off x="0" y="0"/>
                      <a:ext cx="403860" cy="2755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965440" behindDoc="1" locked="0" layoutInCell="1" allowOverlap="1" wp14:anchorId="3EAA3ED2" wp14:editId="31CF914F">
            <wp:simplePos x="0" y="0"/>
            <wp:positionH relativeFrom="column">
              <wp:posOffset>4655820</wp:posOffset>
            </wp:positionH>
            <wp:positionV relativeFrom="paragraph">
              <wp:posOffset>732790</wp:posOffset>
            </wp:positionV>
            <wp:extent cx="746760" cy="283845"/>
            <wp:effectExtent l="0" t="0" r="0" b="0"/>
            <wp:wrapTight wrapText="bothSides">
              <wp:wrapPolygon edited="0">
                <wp:start x="0" y="0"/>
                <wp:lineTo x="0" y="20295"/>
                <wp:lineTo x="20939" y="20295"/>
                <wp:lineTo x="20939" y="0"/>
                <wp:lineTo x="0" y="0"/>
              </wp:wrapPolygon>
            </wp:wrapTight>
            <wp:docPr id="1912897448" name="Picture 1" descr="A black square with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305381" name="Picture 1" descr="A black square with red bord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46760" cy="28384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06688" behindDoc="1" locked="0" layoutInCell="1" allowOverlap="1" wp14:anchorId="31C68586" wp14:editId="1E3FEDB9">
            <wp:simplePos x="0" y="0"/>
            <wp:positionH relativeFrom="column">
              <wp:posOffset>2331720</wp:posOffset>
            </wp:positionH>
            <wp:positionV relativeFrom="paragraph">
              <wp:posOffset>153670</wp:posOffset>
            </wp:positionV>
            <wp:extent cx="2788920" cy="350520"/>
            <wp:effectExtent l="0" t="0" r="0" b="0"/>
            <wp:wrapTight wrapText="bothSides">
              <wp:wrapPolygon edited="0">
                <wp:start x="0" y="0"/>
                <wp:lineTo x="0" y="19957"/>
                <wp:lineTo x="21393" y="19957"/>
                <wp:lineTo x="21393" y="0"/>
                <wp:lineTo x="0" y="0"/>
              </wp:wrapPolygon>
            </wp:wrapTight>
            <wp:docPr id="1376484415" name="Picture 1" descr="A black square with red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305381" name="Picture 1" descr="A black square with red bord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8920" cy="350520"/>
                    </a:xfrm>
                    <a:prstGeom prst="rect">
                      <a:avLst/>
                    </a:prstGeom>
                    <a:noFill/>
                  </pic:spPr>
                </pic:pic>
              </a:graphicData>
            </a:graphic>
            <wp14:sizeRelH relativeFrom="margin">
              <wp14:pctWidth>0</wp14:pctWidth>
            </wp14:sizeRelH>
            <wp14:sizeRelV relativeFrom="margin">
              <wp14:pctHeight>0</wp14:pctHeight>
            </wp14:sizeRelV>
          </wp:anchor>
        </w:drawing>
      </w:r>
      <w:r w:rsidR="00676EB3">
        <w:rPr>
          <w:noProof/>
        </w:rPr>
        <w:drawing>
          <wp:anchor distT="0" distB="0" distL="114300" distR="114300" simplePos="0" relativeHeight="251936768" behindDoc="1" locked="0" layoutInCell="1" allowOverlap="1" wp14:anchorId="72353D90" wp14:editId="5A0FFB46">
            <wp:simplePos x="0" y="0"/>
            <wp:positionH relativeFrom="column">
              <wp:posOffset>5104764</wp:posOffset>
            </wp:positionH>
            <wp:positionV relativeFrom="paragraph">
              <wp:posOffset>25952</wp:posOffset>
            </wp:positionV>
            <wp:extent cx="280035" cy="190500"/>
            <wp:effectExtent l="19050" t="19050" r="5715" b="0"/>
            <wp:wrapTight wrapText="bothSides">
              <wp:wrapPolygon edited="0">
                <wp:start x="15409" y="-2772"/>
                <wp:lineTo x="-1917" y="3695"/>
                <wp:lineTo x="-814" y="23067"/>
                <wp:lineTo x="10900" y="21625"/>
                <wp:lineTo x="21634" y="2964"/>
                <wp:lineTo x="21266" y="-3493"/>
                <wp:lineTo x="15409" y="-2772"/>
              </wp:wrapPolygon>
            </wp:wrapTight>
            <wp:docPr id="20954132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287080">
                      <a:off x="0" y="0"/>
                      <a:ext cx="280035" cy="190500"/>
                    </a:xfrm>
                    <a:prstGeom prst="rect">
                      <a:avLst/>
                    </a:prstGeom>
                    <a:noFill/>
                  </pic:spPr>
                </pic:pic>
              </a:graphicData>
            </a:graphic>
            <wp14:sizeRelH relativeFrom="margin">
              <wp14:pctWidth>0</wp14:pctWidth>
            </wp14:sizeRelH>
            <wp14:sizeRelV relativeFrom="margin">
              <wp14:pctHeight>0</wp14:pctHeight>
            </wp14:sizeRelV>
          </wp:anchor>
        </w:drawing>
      </w:r>
      <w:r w:rsidR="00676EB3">
        <w:rPr>
          <w:noProof/>
        </w:rPr>
        <w:drawing>
          <wp:anchor distT="0" distB="0" distL="114300" distR="114300" simplePos="0" relativeHeight="251879424" behindDoc="1" locked="0" layoutInCell="1" allowOverlap="1" wp14:anchorId="6900CCEF" wp14:editId="0ED51233">
            <wp:simplePos x="0" y="0"/>
            <wp:positionH relativeFrom="column">
              <wp:posOffset>188879</wp:posOffset>
            </wp:positionH>
            <wp:positionV relativeFrom="paragraph">
              <wp:posOffset>640038</wp:posOffset>
            </wp:positionV>
            <wp:extent cx="267970" cy="182880"/>
            <wp:effectExtent l="0" t="57150" r="0" b="45720"/>
            <wp:wrapTight wrapText="bothSides">
              <wp:wrapPolygon edited="0">
                <wp:start x="24656" y="-1291"/>
                <wp:lineTo x="20139" y="-2610"/>
                <wp:lineTo x="2979" y="8441"/>
                <wp:lineTo x="-333" y="9768"/>
                <wp:lineTo x="-1833" y="20801"/>
                <wp:lineTo x="13227" y="25197"/>
                <wp:lineTo x="23156" y="9742"/>
                <wp:lineTo x="24656" y="-1291"/>
              </wp:wrapPolygon>
            </wp:wrapTight>
            <wp:docPr id="9834453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rot="15524045">
                      <a:off x="0" y="0"/>
                      <a:ext cx="267970" cy="182880"/>
                    </a:xfrm>
                    <a:prstGeom prst="rect">
                      <a:avLst/>
                    </a:prstGeom>
                    <a:noFill/>
                  </pic:spPr>
                </pic:pic>
              </a:graphicData>
            </a:graphic>
            <wp14:sizeRelH relativeFrom="margin">
              <wp14:pctWidth>0</wp14:pctWidth>
            </wp14:sizeRelH>
            <wp14:sizeRelV relativeFrom="margin">
              <wp14:pctHeight>0</wp14:pctHeight>
            </wp14:sizeRelV>
          </wp:anchor>
        </w:drawing>
      </w:r>
      <w:r w:rsidR="00676EB3">
        <w:rPr>
          <w:noProof/>
        </w:rPr>
        <w:drawing>
          <wp:anchor distT="0" distB="0" distL="114300" distR="114300" simplePos="0" relativeHeight="251810816" behindDoc="1" locked="0" layoutInCell="1" allowOverlap="1" wp14:anchorId="0866C942" wp14:editId="3D3283A2">
            <wp:simplePos x="0" y="0"/>
            <wp:positionH relativeFrom="column">
              <wp:posOffset>0</wp:posOffset>
            </wp:positionH>
            <wp:positionV relativeFrom="paragraph">
              <wp:posOffset>466090</wp:posOffset>
            </wp:positionV>
            <wp:extent cx="251460" cy="266700"/>
            <wp:effectExtent l="0" t="0" r="0" b="0"/>
            <wp:wrapTight wrapText="bothSides">
              <wp:wrapPolygon edited="0">
                <wp:start x="0" y="0"/>
                <wp:lineTo x="0" y="20057"/>
                <wp:lineTo x="19636" y="20057"/>
                <wp:lineTo x="19636" y="0"/>
                <wp:lineTo x="0" y="0"/>
              </wp:wrapPolygon>
            </wp:wrapTight>
            <wp:docPr id="309446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460" cy="266700"/>
                    </a:xfrm>
                    <a:prstGeom prst="rect">
                      <a:avLst/>
                    </a:prstGeom>
                    <a:noFill/>
                  </pic:spPr>
                </pic:pic>
              </a:graphicData>
            </a:graphic>
          </wp:anchor>
        </w:drawing>
      </w:r>
    </w:p>
    <w:p w14:paraId="086004A0" w14:textId="2827DD77" w:rsidR="007749D1" w:rsidRPr="00A77232" w:rsidRDefault="005831FE" w:rsidP="00A77232">
      <w:pPr>
        <w:pStyle w:val="ListParagraph"/>
        <w:numPr>
          <w:ilvl w:val="0"/>
          <w:numId w:val="2"/>
        </w:numPr>
      </w:pPr>
      <w:r w:rsidRPr="00A77232">
        <w:t>Toggle “Enable Analytics” on</w:t>
      </w:r>
      <w:r w:rsidR="00AF1075">
        <w:t xml:space="preserve"> (</w:t>
      </w:r>
      <w:r w:rsidR="002B42CB">
        <w:t>refer figure section 3</w:t>
      </w:r>
      <w:r w:rsidR="00AF1075">
        <w:t>)</w:t>
      </w:r>
      <w:r w:rsidRPr="00A77232">
        <w:t xml:space="preserve"> and t</w:t>
      </w:r>
      <w:r w:rsidR="00F54C14" w:rsidRPr="00A77232">
        <w:t>his will enable the analytics</w:t>
      </w:r>
      <w:r w:rsidRPr="00A77232">
        <w:t xml:space="preserve"> for your </w:t>
      </w:r>
      <w:r w:rsidR="00D8555F" w:rsidRPr="00A77232">
        <w:t>site.</w:t>
      </w:r>
      <w:r w:rsidR="00275D50" w:rsidRPr="00A77232">
        <w:t xml:space="preserve"> </w:t>
      </w:r>
    </w:p>
    <w:p w14:paraId="6743A80A" w14:textId="77777777" w:rsidR="00D33894" w:rsidRDefault="00D33894" w:rsidP="00724A6A"/>
    <w:p w14:paraId="3E04FDD4" w14:textId="77777777" w:rsidR="005D53CB" w:rsidRDefault="005D53CB" w:rsidP="00724A6A"/>
    <w:p w14:paraId="3B34C921" w14:textId="77777777" w:rsidR="005D53CB" w:rsidRDefault="005D53CB" w:rsidP="00724A6A"/>
    <w:p w14:paraId="0284D0B5" w14:textId="77777777" w:rsidR="005D53CB" w:rsidRDefault="005D53CB" w:rsidP="00724A6A"/>
    <w:p w14:paraId="18243237" w14:textId="77777777" w:rsidR="005D53CB" w:rsidRDefault="005D53CB" w:rsidP="00724A6A"/>
    <w:p w14:paraId="0C6FDFAA" w14:textId="77777777" w:rsidR="005D53CB" w:rsidRDefault="005D53CB" w:rsidP="00724A6A"/>
    <w:p w14:paraId="6203BDF9" w14:textId="77777777" w:rsidR="005D53CB" w:rsidRDefault="005D53CB" w:rsidP="00724A6A"/>
    <w:p w14:paraId="29FA314A" w14:textId="77777777" w:rsidR="005D53CB" w:rsidRDefault="005D53CB" w:rsidP="00724A6A"/>
    <w:p w14:paraId="7115986B" w14:textId="77777777" w:rsidR="00D33894" w:rsidRDefault="00D33894" w:rsidP="00724A6A"/>
    <w:p w14:paraId="64020B8C" w14:textId="0C45F875" w:rsidR="00D33894" w:rsidRDefault="00492888" w:rsidP="00724A6A">
      <w:r>
        <w:t xml:space="preserve">Task 3 </w:t>
      </w:r>
    </w:p>
    <w:p w14:paraId="40329CE3" w14:textId="1765D385" w:rsidR="00DF37A1" w:rsidRDefault="00DF37A1" w:rsidP="00724A6A">
      <w:r>
        <w:lastRenderedPageBreak/>
        <w:t>3.1</w:t>
      </w:r>
      <w:r w:rsidR="0015431C">
        <w:t xml:space="preserve"> HTTP Cookie</w:t>
      </w:r>
    </w:p>
    <w:p w14:paraId="375EDC78" w14:textId="30C88307" w:rsidR="00997EAF" w:rsidRDefault="004D2778" w:rsidP="00E56B1E">
      <w:r w:rsidRPr="004D2778">
        <w:t xml:space="preserve">HTTP cookies are small data files that a website sends and a user's web browser stores while browsing </w:t>
      </w:r>
      <w:r w:rsidR="00F277D3">
        <w:fldChar w:fldCharType="begin"/>
      </w:r>
      <w:r w:rsidR="00F277D3">
        <w:instrText xml:space="preserve"> ADDIN ZOTERO_ITEM CSL_CITATION {"citationID":"1KL6ejhy","properties":{"formattedCitation":"(Lee {\\i{}et al.}, 2019)","plainCitation":"(Lee et al., 2019)","noteIndex":0},"citationItems":[{"id":112,"uris":["http://zotero.org/users/local/5zcGvXLM/items/UCNAK2CI"],"itemData":{"id":112,"type":"article-journal","abstract":"Hypertext transfer protocol (HTTP) cookies are used to store user-related information sent by a website, and they can be read again later to maintain a link between a user's computer and the website and to remember the user's previous state on the website. In cloud services, cookies are used by service providers to maintain smooth operation for users. As cookies are sent in a public networking environment and saved on users' browsers, two problems are encountered when using cookies: (a) how to protect sensitive information on a cookie from disclosure and (b) how to determine whether cookies have been modified maliciously. Several studies have been conducted on web security to assess problems that occur when cookies are injected and hijacked. In the present study, a secure and efficient cookie protection scheme is proposed. The scheme is designed with the following principles: (a) a key is hidden within a cookie, (b) the integrity of the cookie is verified by both the web server and the web browser, and (c) the key and sensitive information in the cookie can only be read by the website. The proposed method was analyzed for its security and efficiency. Moreover, the methods from related studies and the proposed method were compared. The results revealed that the proposed cookie scheme is effective at improving cookie security.","container-title":"International Journal of Communication Systems","DOI":"10.1002/dac.3857","ISSN":"1099-1131","issue":"2","language":"en","license":"© 2018 John Wiley &amp; Sons, Ltd.","note":"_eprint: https://onlinelibrary.wiley.com/doi/pdf/10.1002/dac.3857","page":"e3857","source":"Wiley Online Library","title":"Secure and efficient protection for HTTP cookies with self-verification","volume":"32","author":[{"family":"Lee","given":"Wei-Bin"},{"family":"Chen","given":"Hsing-Bai"},{"family":"Chang","given":"Shun-Shyan"},{"family":"Chen","given":"Tzung-Her"}],"issued":{"date-parts":[["2019"]]}}}],"schema":"https://github.com/citation-style-language/schema/raw/master/csl-citation.json"} </w:instrText>
      </w:r>
      <w:r w:rsidR="00F277D3">
        <w:fldChar w:fldCharType="separate"/>
      </w:r>
      <w:r w:rsidR="00F277D3" w:rsidRPr="00F277D3">
        <w:rPr>
          <w:rFonts w:ascii="Calibri" w:hAnsi="Calibri" w:cs="Calibri"/>
        </w:rPr>
        <w:t xml:space="preserve">(Lee </w:t>
      </w:r>
      <w:r w:rsidR="00F277D3" w:rsidRPr="00F277D3">
        <w:rPr>
          <w:rFonts w:ascii="Calibri" w:hAnsi="Calibri" w:cs="Calibri"/>
          <w:i/>
          <w:iCs/>
        </w:rPr>
        <w:t>et al.</w:t>
      </w:r>
      <w:r w:rsidR="00F277D3" w:rsidRPr="00F277D3">
        <w:rPr>
          <w:rFonts w:ascii="Calibri" w:hAnsi="Calibri" w:cs="Calibri"/>
        </w:rPr>
        <w:t>, 2019)</w:t>
      </w:r>
      <w:r w:rsidR="00F277D3">
        <w:fldChar w:fldCharType="end"/>
      </w:r>
      <w:r w:rsidR="00997EAF" w:rsidRPr="00997EAF">
        <w:t xml:space="preserve">. These cookies are designed for websites to remember information such as items added in the shopping cart in an online store or to record the user's browsing activity </w:t>
      </w:r>
      <w:r w:rsidR="006259D5">
        <w:t>s</w:t>
      </w:r>
      <w:r w:rsidR="006259D5" w:rsidRPr="006259D5">
        <w:t xml:space="preserve">uch as button clicks, login details, or the history of pages visited </w:t>
      </w:r>
      <w:r w:rsidR="00F51A94">
        <w:fldChar w:fldCharType="begin"/>
      </w:r>
      <w:r w:rsidR="00E56B1E">
        <w:instrText xml:space="preserve"> ADDIN ZOTERO_ITEM CSL_CITATION {"citationID":"oymwDzXk","properties":{"formattedCitation":"(Shanley, no date)","plainCitation":"(Shanley, no date)","noteIndex":0},"citationItems":[{"id":116,"uris":["http://zotero.org/users/local/5zcGvXLM/items/9BIA2VLE"],"itemData":{"id":116,"type":"webpage","language":"en","title":"What are Cookies? | Knoma Help Center","title-short":"What are Cookies?","URL":"https://help.knoma.io/en/articles/5986949-what-are-cookies","author":[{"family":"Shanley","given":"Brett"}],"accessed":{"date-parts":[["2024",4,22]]}}}],"schema":"https://github.com/citation-style-language/schema/raw/master/csl-citation.json"} </w:instrText>
      </w:r>
      <w:r w:rsidR="00F51A94">
        <w:fldChar w:fldCharType="separate"/>
      </w:r>
      <w:r w:rsidR="00E56B1E" w:rsidRPr="00E56B1E">
        <w:rPr>
          <w:rFonts w:ascii="Calibri" w:hAnsi="Calibri" w:cs="Calibri"/>
        </w:rPr>
        <w:t xml:space="preserve">(Shanley, </w:t>
      </w:r>
      <w:proofErr w:type="spellStart"/>
      <w:r w:rsidR="00E56B1E" w:rsidRPr="00E56B1E">
        <w:rPr>
          <w:rFonts w:ascii="Calibri" w:hAnsi="Calibri" w:cs="Calibri"/>
        </w:rPr>
        <w:t>n</w:t>
      </w:r>
      <w:r w:rsidR="00E56B1E">
        <w:rPr>
          <w:rFonts w:ascii="Calibri" w:hAnsi="Calibri" w:cs="Calibri"/>
        </w:rPr>
        <w:t>.d</w:t>
      </w:r>
      <w:proofErr w:type="spellEnd"/>
      <w:r w:rsidR="00E56B1E" w:rsidRPr="00E56B1E">
        <w:rPr>
          <w:rFonts w:ascii="Calibri" w:hAnsi="Calibri" w:cs="Calibri"/>
        </w:rPr>
        <w:t>)</w:t>
      </w:r>
      <w:r w:rsidR="00F51A94">
        <w:fldChar w:fldCharType="end"/>
      </w:r>
      <w:r w:rsidR="00997EAF" w:rsidRPr="00997EAF">
        <w:t>.</w:t>
      </w:r>
      <w:r w:rsidR="00E11DC0">
        <w:t xml:space="preserve"> </w:t>
      </w:r>
    </w:p>
    <w:p w14:paraId="5C8A9BCF" w14:textId="29BD167D" w:rsidR="00DF37A1" w:rsidRDefault="00DF37A1" w:rsidP="00E56B1E">
      <w:r>
        <w:t>3.2</w:t>
      </w:r>
      <w:r w:rsidR="00AA0E08">
        <w:t xml:space="preserve"> HTTP Cookies solving the problem of stateless </w:t>
      </w:r>
      <w:r w:rsidR="000A5D44">
        <w:t>web.</w:t>
      </w:r>
    </w:p>
    <w:p w14:paraId="48E79664" w14:textId="63BD0F34" w:rsidR="00E94CD7" w:rsidRDefault="00E25020" w:rsidP="00DE2791">
      <w:r>
        <w:t>T</w:t>
      </w:r>
      <w:r w:rsidR="00997B88" w:rsidRPr="00997B88">
        <w:t xml:space="preserve">he stateless </w:t>
      </w:r>
      <w:r w:rsidR="00F30DDC">
        <w:t xml:space="preserve">of the </w:t>
      </w:r>
      <w:r w:rsidR="00997B88" w:rsidRPr="00997B88">
        <w:t>HTTP protocol</w:t>
      </w:r>
      <w:r w:rsidR="00E51147">
        <w:t xml:space="preserve">, </w:t>
      </w:r>
      <w:r w:rsidR="00997B88" w:rsidRPr="00997B88">
        <w:t xml:space="preserve">each client-server request is treated as separate and </w:t>
      </w:r>
      <w:r w:rsidR="00997B88">
        <w:t>independent</w:t>
      </w:r>
      <w:r w:rsidR="00997B88" w:rsidRPr="00997B88">
        <w:t xml:space="preserve">. </w:t>
      </w:r>
      <w:r w:rsidR="002B3A24">
        <w:t>The</w:t>
      </w:r>
      <w:r w:rsidR="00997B88" w:rsidRPr="00997B88">
        <w:t xml:space="preserve"> servers </w:t>
      </w:r>
      <w:r w:rsidR="00997B88">
        <w:t>can’t identify</w:t>
      </w:r>
      <w:r w:rsidR="00997B88" w:rsidRPr="00997B88">
        <w:t xml:space="preserve"> past </w:t>
      </w:r>
      <w:r w:rsidR="00997B88">
        <w:t>requests</w:t>
      </w:r>
      <w:r w:rsidR="00997B88" w:rsidRPr="00997B88">
        <w:t xml:space="preserve"> and cannot tell if consecutive requests come from the same user. </w:t>
      </w:r>
      <w:r w:rsidR="002B3A24">
        <w:t>Basically each</w:t>
      </w:r>
      <w:r w:rsidR="00C65250">
        <w:t xml:space="preserve"> request would be treated as a new request</w:t>
      </w:r>
      <w:r w:rsidR="003C7CCC">
        <w:t>,</w:t>
      </w:r>
      <w:r w:rsidR="000459CA">
        <w:t xml:space="preserve"> basically making it </w:t>
      </w:r>
      <w:r w:rsidR="00A23807">
        <w:t>difficult</w:t>
      </w:r>
      <w:r w:rsidR="000459CA">
        <w:t xml:space="preserve"> to track users previous interactions</w:t>
      </w:r>
      <w:r w:rsidR="00A23807">
        <w:t xml:space="preserve"> </w:t>
      </w:r>
      <w:r w:rsidR="00C65250">
        <w:fldChar w:fldCharType="begin"/>
      </w:r>
      <w:r w:rsidR="00C65250">
        <w:instrText xml:space="preserve"> ADDIN ZOTERO_ITEM CSL_CITATION {"citationID":"PqCZti6f","properties":{"formattedCitation":"(Wolf and Henley, 2017)","plainCitation":"(Wolf and Henley, 2017)","noteIndex":0},"citationItems":[{"id":115,"uris":["http://zotero.org/users/local/5zcGvXLM/items/AUL3JB9A"],"itemData":{"id":115,"type":"chapter","abstract":"A web application does not maintain state. It has no memory. Each request to the web server is an independent event. Each request does not know about previous requests. When you send your username and password, the web server views this as an independent event. It does not keep track of what you’re logging in to. The information is simply sent to the server.","container-title":"Java EE Web Application Primer: Building Bullhorn: A Messaging App with JSP, Servlets, JavaScript, Bootstrap and Oracle","event-place":"Berkeley, CA","ISBN":"978-1-4842-3195-1","language":"en","note":"DOI: 10.1007/978-1-4842-3195-1_13","page":"101-103","publisher":"Apress","publisher-place":"Berkeley, CA","source":"Springer Link","title":"The Stateless Nature of the Web","URL":"https://doi.org/10.1007/978-1-4842-3195-1_13","author":[{"family":"Wolf","given":"Dave"},{"family":"Henley","given":"A. J."}],"editor":[{"family":"Wolf","given":"Dave"},{"family":"Henley","given":"A.J."}],"accessed":{"date-parts":[["2024",4,22]]},"issued":{"date-parts":[["2017"]]}}}],"schema":"https://github.com/citation-style-language/schema/raw/master/csl-citation.json"} </w:instrText>
      </w:r>
      <w:r w:rsidR="00C65250">
        <w:fldChar w:fldCharType="separate"/>
      </w:r>
      <w:r w:rsidR="00C65250" w:rsidRPr="00DE2791">
        <w:rPr>
          <w:rFonts w:ascii="Calibri" w:hAnsi="Calibri" w:cs="Calibri"/>
        </w:rPr>
        <w:t>(Wolf and Henley, 2017)</w:t>
      </w:r>
      <w:r w:rsidR="00C65250">
        <w:fldChar w:fldCharType="end"/>
      </w:r>
      <w:r w:rsidR="00C65250">
        <w:t>.</w:t>
      </w:r>
    </w:p>
    <w:p w14:paraId="4791E97F" w14:textId="50F0DA5A" w:rsidR="00997B88" w:rsidRDefault="004D7465" w:rsidP="00226964">
      <w:r>
        <w:t>Cookies p</w:t>
      </w:r>
      <w:r w:rsidR="007F1F7D" w:rsidRPr="007F1F7D">
        <w:t xml:space="preserve">rimarily address the </w:t>
      </w:r>
      <w:r w:rsidR="0051471B">
        <w:t>stateless web</w:t>
      </w:r>
      <w:r>
        <w:t xml:space="preserve"> </w:t>
      </w:r>
      <w:r w:rsidR="007F1F7D" w:rsidRPr="007F1F7D">
        <w:t xml:space="preserve">issue </w:t>
      </w:r>
      <w:r w:rsidR="0051471B">
        <w:t>by</w:t>
      </w:r>
      <w:r w:rsidR="007F1F7D" w:rsidRPr="007F1F7D">
        <w:t xml:space="preserve"> maintaining user sessions by storing specific information such as login credentials and preferences</w:t>
      </w:r>
      <w:r w:rsidR="005844E8">
        <w:t xml:space="preserve"> </w:t>
      </w:r>
      <w:r w:rsidR="005844E8">
        <w:fldChar w:fldCharType="begin"/>
      </w:r>
      <w:r w:rsidR="005844E8">
        <w:instrText xml:space="preserve"> ADDIN ZOTERO_ITEM CSL_CITATION {"citationID":"mikSA4eY","properties":{"formattedCitation":"(Yazar, no date)","plainCitation":"(Yazar, no date)","noteIndex":0},"citationItems":[{"id":120,"uris":["http://zotero.org/users/local/5zcGvXLM/items/2SI7WC5J"],"itemData":{"id":120,"type":"webpage","abstract":"Learn how third-party cookies work and how they differ from first-party cookies. Discover why they are being phased out and their alternatives.","container-title":"WhatIs","language":"en","title":"What is a Third-Party Cookie? | Definition from TechTarget","title-short":"What is a Third-Party Cookie?","URL":"https://www.techtarget.com/whatis/definition/third-party-cookie","author":[{"family":"Yazar","given":"Kinza"}],"accessed":{"date-parts":[["2024",4,22]]}}}],"schema":"https://github.com/citation-style-language/schema/raw/master/csl-citation.json"} </w:instrText>
      </w:r>
      <w:r w:rsidR="005844E8">
        <w:fldChar w:fldCharType="separate"/>
      </w:r>
      <w:r w:rsidR="005844E8" w:rsidRPr="005844E8">
        <w:rPr>
          <w:rFonts w:ascii="Calibri" w:hAnsi="Calibri" w:cs="Calibri"/>
        </w:rPr>
        <w:t xml:space="preserve">(Yazar, </w:t>
      </w:r>
      <w:proofErr w:type="spellStart"/>
      <w:r w:rsidR="005844E8" w:rsidRPr="005844E8">
        <w:rPr>
          <w:rFonts w:ascii="Calibri" w:hAnsi="Calibri" w:cs="Calibri"/>
        </w:rPr>
        <w:t>n</w:t>
      </w:r>
      <w:r w:rsidR="007C5A9C">
        <w:rPr>
          <w:rFonts w:ascii="Calibri" w:hAnsi="Calibri" w:cs="Calibri"/>
        </w:rPr>
        <w:t>.d</w:t>
      </w:r>
      <w:proofErr w:type="spellEnd"/>
      <w:r w:rsidR="005844E8" w:rsidRPr="005844E8">
        <w:rPr>
          <w:rFonts w:ascii="Calibri" w:hAnsi="Calibri" w:cs="Calibri"/>
        </w:rPr>
        <w:t>)</w:t>
      </w:r>
      <w:r w:rsidR="005844E8">
        <w:fldChar w:fldCharType="end"/>
      </w:r>
      <w:r w:rsidR="00DB2E0E">
        <w:t xml:space="preserve">. </w:t>
      </w:r>
      <w:r w:rsidR="008117A1" w:rsidRPr="008117A1">
        <w:t xml:space="preserve">Cookies store data on the </w:t>
      </w:r>
      <w:r w:rsidR="00AB255F" w:rsidRPr="008117A1">
        <w:t>user’s</w:t>
      </w:r>
      <w:r w:rsidR="008117A1" w:rsidRPr="008117A1">
        <w:t xml:space="preserve"> device which can later be retrieved</w:t>
      </w:r>
      <w:r w:rsidR="00240111">
        <w:t xml:space="preserve"> fo</w:t>
      </w:r>
      <w:r w:rsidR="00E13E83">
        <w:t xml:space="preserve">r example </w:t>
      </w:r>
      <w:r w:rsidR="00ED1642">
        <w:t xml:space="preserve">information like your name, </w:t>
      </w:r>
      <w:r w:rsidR="00571CB6">
        <w:t>email,</w:t>
      </w:r>
      <w:r w:rsidR="00AE2054">
        <w:t xml:space="preserve"> or </w:t>
      </w:r>
      <w:r w:rsidR="00571CB6">
        <w:t>items</w:t>
      </w:r>
      <w:r w:rsidR="00AE2054">
        <w:t xml:space="preserve"> you have added to a </w:t>
      </w:r>
      <w:r w:rsidR="00B0141E">
        <w:t xml:space="preserve">cart in an ecommerce </w:t>
      </w:r>
      <w:r w:rsidR="00226964">
        <w:t>site.</w:t>
      </w:r>
      <w:r w:rsidR="008117A1" w:rsidRPr="008117A1">
        <w:t xml:space="preserve"> </w:t>
      </w:r>
      <w:r w:rsidR="008117A1">
        <w:t>This can</w:t>
      </w:r>
      <w:r w:rsidR="00D0344E">
        <w:t xml:space="preserve"> </w:t>
      </w:r>
      <w:r w:rsidR="00DB2E0E" w:rsidRPr="00997B88">
        <w:t>allow servers to remember these details across multiple requests</w:t>
      </w:r>
      <w:r w:rsidR="00997B88" w:rsidRPr="00997B88">
        <w:t xml:space="preserve">. This </w:t>
      </w:r>
      <w:r w:rsidR="000C79AB">
        <w:t>would allow</w:t>
      </w:r>
      <w:r w:rsidR="00997B88" w:rsidRPr="00997B88">
        <w:t xml:space="preserve"> websites to offer personalized settings and customized experiences to users</w:t>
      </w:r>
      <w:r w:rsidR="00226964">
        <w:t xml:space="preserve"> </w:t>
      </w:r>
      <w:r w:rsidR="00226964">
        <w:fldChar w:fldCharType="begin"/>
      </w:r>
      <w:r w:rsidR="00226964">
        <w:instrText xml:space="preserve"> ADDIN ZOTERO_ITEM CSL_CITATION {"citationID":"LZU5WWXY","properties":{"formattedCitation":"(Moskowitz, 2023)","plainCitation":"(Moskowitz, 2023)","noteIndex":0},"citationItems":[{"id":122,"uris":["http://zotero.org/users/local/5zcGvXLM/items/L6S4H9X2"],"itemData":{"id":122,"type":"post-weblog","abstract":"Discover what browser cookies are, how they remember your preferences and why they pose privacy concerns.","container-title":"https://blog.netwrix.com/","language":"en_US","title":"An Introduction to Browser Cookies","URL":"https://blog.netwrix.com/2023/05/26/what-are-cookies/","author":[{"family":"Moskowitz","given":"Jeremy"}],"accessed":{"date-parts":[["2024",4,22]]},"issued":{"date-parts":[["2023",5]]}}}],"schema":"https://github.com/citation-style-language/schema/raw/master/csl-citation.json"} </w:instrText>
      </w:r>
      <w:r w:rsidR="00226964">
        <w:fldChar w:fldCharType="separate"/>
      </w:r>
      <w:r w:rsidR="00226964" w:rsidRPr="00226964">
        <w:rPr>
          <w:rFonts w:ascii="Calibri" w:hAnsi="Calibri" w:cs="Calibri"/>
        </w:rPr>
        <w:t>(Moskowitz, 2023)</w:t>
      </w:r>
      <w:r w:rsidR="00226964">
        <w:fldChar w:fldCharType="end"/>
      </w:r>
      <w:r w:rsidR="00997B88" w:rsidRPr="00997B88">
        <w:t>.</w:t>
      </w:r>
    </w:p>
    <w:p w14:paraId="5ADA1797" w14:textId="47043CC6" w:rsidR="0000451E" w:rsidRPr="0000451E" w:rsidRDefault="0015431C" w:rsidP="0000451E">
      <w:pPr>
        <w:pStyle w:val="ListParagraph"/>
        <w:rPr>
          <w:b/>
          <w:bCs/>
        </w:rPr>
      </w:pPr>
      <w:r>
        <w:rPr>
          <w:b/>
          <w:bCs/>
        </w:rPr>
        <w:t xml:space="preserve">3.3 </w:t>
      </w:r>
      <w:r w:rsidR="007F50D2" w:rsidRPr="0000451E">
        <w:rPr>
          <w:b/>
          <w:bCs/>
        </w:rPr>
        <w:t>Limitation</w:t>
      </w:r>
      <w:r>
        <w:rPr>
          <w:b/>
          <w:bCs/>
        </w:rPr>
        <w:t xml:space="preserve"> of cookies</w:t>
      </w:r>
    </w:p>
    <w:p w14:paraId="3F12A02B" w14:textId="77777777" w:rsidR="0000451E" w:rsidRDefault="0000451E" w:rsidP="0000451E">
      <w:pPr>
        <w:pStyle w:val="ListParagraph"/>
      </w:pPr>
    </w:p>
    <w:p w14:paraId="2DCF9049" w14:textId="7BF9BC45" w:rsidR="007F50D2" w:rsidRDefault="007F50D2" w:rsidP="00136AE2">
      <w:pPr>
        <w:pStyle w:val="ListParagraph"/>
        <w:numPr>
          <w:ilvl w:val="0"/>
          <w:numId w:val="4"/>
        </w:numPr>
      </w:pPr>
      <w:r>
        <w:t>Storage Limitations</w:t>
      </w:r>
      <w:r w:rsidR="0015431C">
        <w:t xml:space="preserve"> -</w:t>
      </w:r>
      <w:r>
        <w:t xml:space="preserve"> </w:t>
      </w:r>
      <w:r w:rsidR="003906FC" w:rsidRPr="003906FC">
        <w:t>Cookies have a storage limitation</w:t>
      </w:r>
      <w:r w:rsidR="003906FC">
        <w:t>, where</w:t>
      </w:r>
      <w:r w:rsidR="003906FC" w:rsidRPr="003906FC">
        <w:t xml:space="preserve"> each cookie </w:t>
      </w:r>
      <w:r w:rsidR="003906FC">
        <w:t>can</w:t>
      </w:r>
      <w:r w:rsidR="00235A0A">
        <w:t xml:space="preserve"> store</w:t>
      </w:r>
      <w:r w:rsidR="003906FC" w:rsidRPr="003906FC">
        <w:t xml:space="preserve"> only up to 4KB of data.</w:t>
      </w:r>
      <w:r w:rsidR="00235A0A">
        <w:t xml:space="preserve"> There is also</w:t>
      </w:r>
      <w:r w:rsidR="008928B3">
        <w:t xml:space="preserve"> a limit</w:t>
      </w:r>
      <w:r w:rsidR="003906FC" w:rsidRPr="003906FC">
        <w:t xml:space="preserve"> on the number of cookies that can be stored </w:t>
      </w:r>
      <w:r w:rsidR="007D7339">
        <w:t>in each</w:t>
      </w:r>
      <w:r w:rsidR="008928B3">
        <w:t xml:space="preserve"> </w:t>
      </w:r>
      <w:r w:rsidR="007D7339">
        <w:t>domain</w:t>
      </w:r>
      <w:r w:rsidR="00136AE2">
        <w:t xml:space="preserve"> </w:t>
      </w:r>
      <w:r w:rsidR="00136AE2">
        <w:fldChar w:fldCharType="begin"/>
      </w:r>
      <w:r w:rsidR="00136AE2">
        <w:instrText xml:space="preserve"> ADDIN ZOTERO_ITEM CSL_CITATION {"citationID":"YttBZved","properties":{"formattedCitation":"(Kontotasiou, 2022)","plainCitation":"(Kontotasiou, 2022)","noteIndex":0},"citationItems":[{"id":124,"uris":["http://zotero.org/users/local/5zcGvXLM/items/SQHTTBUN"],"itemData":{"id":124,"type":"webpage","abstract":"Cookies\nA web cookie (sometimes known as a \"cookie\") is a small piece of data stored by a website in a user's web browser. A cookie can give the browser information about a person's visit or past v...","container-title":"Convert Support","language":"en-US","title":"Cookie size limits and the impact on the use of Convert goals","URL":"https://support.convert.com/hc/en-us/articles/4511582623117-Cookie-size-limits-and-the-impact-on-the-use-of-Convert-goals","author":[{"family":"Kontotasiou","given":"Dionysia"}],"accessed":{"date-parts":[["2024",4,22]]},"issued":{"date-parts":[["2022",2,26]]}}}],"schema":"https://github.com/citation-style-language/schema/raw/master/csl-citation.json"} </w:instrText>
      </w:r>
      <w:r w:rsidR="00136AE2">
        <w:fldChar w:fldCharType="separate"/>
      </w:r>
      <w:r w:rsidR="00136AE2" w:rsidRPr="00136AE2">
        <w:rPr>
          <w:rFonts w:ascii="Calibri" w:hAnsi="Calibri" w:cs="Calibri"/>
        </w:rPr>
        <w:t>(Kontotasiou, 2022)</w:t>
      </w:r>
      <w:r w:rsidR="00136AE2">
        <w:fldChar w:fldCharType="end"/>
      </w:r>
      <w:r w:rsidR="006C3ABA">
        <w:t>.</w:t>
      </w:r>
    </w:p>
    <w:p w14:paraId="1B1F24E8" w14:textId="77777777" w:rsidR="005D53CB" w:rsidRDefault="005D53CB" w:rsidP="005D53CB">
      <w:pPr>
        <w:pStyle w:val="ListParagraph"/>
      </w:pPr>
    </w:p>
    <w:p w14:paraId="3C6E00AD" w14:textId="6C537AFE" w:rsidR="007F50D2" w:rsidRDefault="007F50D2" w:rsidP="004F28D3">
      <w:pPr>
        <w:pStyle w:val="ListParagraph"/>
        <w:numPr>
          <w:ilvl w:val="0"/>
          <w:numId w:val="4"/>
        </w:numPr>
      </w:pPr>
      <w:r>
        <w:t>Privacy Concerns</w:t>
      </w:r>
      <w:r w:rsidR="000548F5">
        <w:t xml:space="preserve">: Cookies </w:t>
      </w:r>
      <w:r w:rsidR="00C4524B">
        <w:t>can create</w:t>
      </w:r>
      <w:r w:rsidR="00FE35A1">
        <w:t xml:space="preserve"> </w:t>
      </w:r>
      <w:r w:rsidR="000548F5">
        <w:t xml:space="preserve">privacy concerns because they collect and store details about user </w:t>
      </w:r>
      <w:r w:rsidR="00393F15">
        <w:t>actions</w:t>
      </w:r>
      <w:r w:rsidR="000548F5">
        <w:t xml:space="preserve"> and preferences. This information could be accessed by third parties without the user's permission, </w:t>
      </w:r>
      <w:r w:rsidR="00393F15">
        <w:t>leading</w:t>
      </w:r>
      <w:r w:rsidR="000548F5">
        <w:t xml:space="preserve"> </w:t>
      </w:r>
      <w:r w:rsidR="00A72AEC">
        <w:t>to</w:t>
      </w:r>
      <w:r w:rsidR="000548F5">
        <w:t xml:space="preserve"> privacy </w:t>
      </w:r>
      <w:r w:rsidR="00136AE2">
        <w:t>violations</w:t>
      </w:r>
      <w:r w:rsidR="004F28D3">
        <w:t xml:space="preserve"> </w:t>
      </w:r>
      <w:r w:rsidR="004F28D3">
        <w:fldChar w:fldCharType="begin"/>
      </w:r>
      <w:r w:rsidR="004F28D3">
        <w:instrText xml:space="preserve"> ADDIN ZOTERO_ITEM CSL_CITATION {"citationID":"ZfIuMHRO","properties":{"formattedCitation":"(Calzavara, Rabitti and Bugliesi, 2018)","plainCitation":"(Calzavara, Rabitti and Bugliesi, 2018)","noteIndex":0},"citationItems":[{"id":126,"uris":["http://zotero.org/users/local/5zcGvXLM/items/XYH6G8JK"],"itemData":{"id":126,"type":"paper-conference","abstract":"The implementation of web sessions is a somewhat anarchic and largely unstructured process. Our goal with the present paper is to provide a disciplined perspective of which are the relative strengths and weaknesses of the most common techniques to implement web sessions, with a particular focus on their security. We clarify common misconceptions in the recent \"cookies vs tokens\" debate and we propose a more useful classification of web session implementations, based on where session information and session credentials are stored. We then propose a new implementation technique for web sessions which combines the strengths of existing web technologies to overcome their weaknesses and we successfully deploy our solution on top of WordPress and the Auth0 library for web authentication to demonstrate its feasibility.","source":"ResearchGate","title":"Dr Cookie and Mr Token-Web Session Implementations and How to Live with Them *","author":[{"family":"Calzavara","given":"Stefano"},{"family":"Rabitti","given":"Alvise"},{"family":"Bugliesi","given":"Michele"}],"issued":{"date-parts":[["2018",8,16]]}}}],"schema":"https://github.com/citation-style-language/schema/raw/master/csl-citation.json"} </w:instrText>
      </w:r>
      <w:r w:rsidR="004F28D3">
        <w:fldChar w:fldCharType="separate"/>
      </w:r>
      <w:r w:rsidR="004F28D3" w:rsidRPr="004F28D3">
        <w:rPr>
          <w:rFonts w:ascii="Calibri" w:hAnsi="Calibri" w:cs="Calibri"/>
        </w:rPr>
        <w:t>(Calzavara</w:t>
      </w:r>
      <w:r w:rsidR="009B2F02">
        <w:rPr>
          <w:rFonts w:ascii="Calibri" w:hAnsi="Calibri" w:cs="Calibri"/>
        </w:rPr>
        <w:t xml:space="preserve"> et al</w:t>
      </w:r>
      <w:r w:rsidR="00AD4086">
        <w:rPr>
          <w:rFonts w:ascii="Calibri" w:hAnsi="Calibri" w:cs="Calibri"/>
        </w:rPr>
        <w:t>.</w:t>
      </w:r>
      <w:r w:rsidR="004F28D3" w:rsidRPr="004F28D3">
        <w:rPr>
          <w:rFonts w:ascii="Calibri" w:hAnsi="Calibri" w:cs="Calibri"/>
        </w:rPr>
        <w:t>, 2018)</w:t>
      </w:r>
      <w:r w:rsidR="004F28D3">
        <w:fldChar w:fldCharType="end"/>
      </w:r>
      <w:r w:rsidR="00136AE2">
        <w:t>.</w:t>
      </w:r>
    </w:p>
    <w:p w14:paraId="3AA96206" w14:textId="77777777" w:rsidR="005D53CB" w:rsidRDefault="005D53CB" w:rsidP="005D53CB">
      <w:pPr>
        <w:pStyle w:val="ListParagraph"/>
      </w:pPr>
    </w:p>
    <w:p w14:paraId="4FD1A2CD" w14:textId="69B7C216" w:rsidR="00777326" w:rsidRDefault="00777326" w:rsidP="00C036CE">
      <w:pPr>
        <w:pStyle w:val="ListParagraph"/>
        <w:numPr>
          <w:ilvl w:val="0"/>
          <w:numId w:val="4"/>
        </w:numPr>
      </w:pPr>
      <w:r w:rsidRPr="00777326">
        <w:t xml:space="preserve">Expiration Issues: </w:t>
      </w:r>
      <w:r w:rsidR="000B2DE3">
        <w:t>Cookies have expiration settings that can lead to the loss of important data if not configured correctly.</w:t>
      </w:r>
      <w:r w:rsidR="0045288A">
        <w:t xml:space="preserve"> This </w:t>
      </w:r>
      <w:r w:rsidRPr="00777326">
        <w:t xml:space="preserve">can be a limitation </w:t>
      </w:r>
      <w:r w:rsidR="00963633">
        <w:t xml:space="preserve">since </w:t>
      </w:r>
      <w:r w:rsidRPr="00777326">
        <w:t>it can lead to loss of useful data if not set properly</w:t>
      </w:r>
      <w:r w:rsidR="000E3657">
        <w:t xml:space="preserve"> and </w:t>
      </w:r>
      <w:r w:rsidR="002879FB">
        <w:t>resulting</w:t>
      </w:r>
      <w:r w:rsidR="000E3657">
        <w:t xml:space="preserve"> </w:t>
      </w:r>
      <w:r w:rsidR="00C22533">
        <w:t>to poor user experience when they revisit</w:t>
      </w:r>
      <w:r w:rsidR="00B24333">
        <w:t xml:space="preserve"> </w:t>
      </w:r>
      <w:r w:rsidR="00B24333">
        <w:fldChar w:fldCharType="begin"/>
      </w:r>
      <w:r w:rsidR="00B24333">
        <w:instrText xml:space="preserve"> ADDIN ZOTERO_ITEM CSL_CITATION {"citationID":"fffgW2AV","properties":{"formattedCitation":"(Strycharz {\\i{}et al.}, 2021)","plainCitation":"(Strycharz et al., 2021)","noteIndex":0},"citationItems":[{"id":129,"uris":["http://zotero.org/users/local/5zcGvXLM/items/WRCYQUU6"],"itemData":{"id":129,"type":"article-journal","abstract":"The General Data Protection Regulation (GDPR) introduced in 2018 in the EU aims to give consumers a high degree of control over their data online in order to allow them to protect their privacy. It also puts high transparency requirements for websites that collect and process data. In fact, consumers have to be informed about technical and legal aspects of data collection; this knowledge should empower them to consciously give or withdraw their consent for data collection. The current study investigates the empowering impact of technical and legal knowledge about online data collection within the theoretical framework of the Protection Motivation Theory, the Regulatory Focus Theory, and contextual integrity. An online experiment in which participants are exposed to a technical or legal knowledge intervention in either commercial or news website context shows that receiving both kinds of information leads to lower threat appraisal. At the same time, having legal knowledge empowers consumers: it positively impacts their coping appraisal and motivation to reject online data collection. The study findings raise questions about the current transparency requirements about data collection and highlight the importance of legal knowledge as well as law enforcement for online privacy protection of consumers.","container-title":"Computers in Human Behavior","DOI":"10.1016/j.chb.2021.106750","ISSN":"0747-5632","journalAbbreviation":"Computers in Human Behavior","page":"106750","source":"ScienceDirect","title":"No to cookies: Empowering impact of technical and legal knowledge on rejecting tracking cookies","title-short":"No to cookies","volume":"120","author":[{"family":"Strycharz","given":"Joanna"},{"family":"Smit","given":"Edith"},{"family":"Helberger","given":"Natali"},{"family":"Noort","given":"Guda","non-dropping-particle":"van"}],"issued":{"date-parts":[["2021",7,1]]}}}],"schema":"https://github.com/citation-style-language/schema/raw/master/csl-citation.json"} </w:instrText>
      </w:r>
      <w:r w:rsidR="00B24333">
        <w:fldChar w:fldCharType="separate"/>
      </w:r>
      <w:r w:rsidR="00B24333" w:rsidRPr="00B24333">
        <w:rPr>
          <w:rFonts w:ascii="Calibri" w:hAnsi="Calibri" w:cs="Calibri"/>
        </w:rPr>
        <w:t xml:space="preserve">(Strycharz </w:t>
      </w:r>
      <w:r w:rsidR="00B24333" w:rsidRPr="00B24333">
        <w:rPr>
          <w:rFonts w:ascii="Calibri" w:hAnsi="Calibri" w:cs="Calibri"/>
          <w:i/>
          <w:iCs/>
        </w:rPr>
        <w:t>et al.</w:t>
      </w:r>
      <w:r w:rsidR="00B24333" w:rsidRPr="00B24333">
        <w:rPr>
          <w:rFonts w:ascii="Calibri" w:hAnsi="Calibri" w:cs="Calibri"/>
        </w:rPr>
        <w:t>, 2021)</w:t>
      </w:r>
      <w:r w:rsidR="00B24333">
        <w:fldChar w:fldCharType="end"/>
      </w:r>
      <w:r w:rsidR="00C22533">
        <w:t>.</w:t>
      </w:r>
    </w:p>
    <w:p w14:paraId="304992E9" w14:textId="77777777" w:rsidR="005D53CB" w:rsidRPr="00777326" w:rsidRDefault="005D53CB" w:rsidP="005D53CB">
      <w:pPr>
        <w:pStyle w:val="ListParagraph"/>
      </w:pPr>
    </w:p>
    <w:p w14:paraId="45AD1085" w14:textId="43E72D1B" w:rsidR="00777326" w:rsidRDefault="006972DA" w:rsidP="00D3189A">
      <w:pPr>
        <w:pStyle w:val="ListParagraph"/>
        <w:numPr>
          <w:ilvl w:val="0"/>
          <w:numId w:val="4"/>
        </w:numPr>
      </w:pPr>
      <w:r>
        <w:t xml:space="preserve">Security issue: </w:t>
      </w:r>
      <w:r w:rsidR="002E799A" w:rsidRPr="002E799A">
        <w:t xml:space="preserve">Cookies are </w:t>
      </w:r>
      <w:r w:rsidR="00000D20">
        <w:t>exposed to</w:t>
      </w:r>
      <w:r w:rsidR="002E799A" w:rsidRPr="002E799A">
        <w:t xml:space="preserve"> security breaches, leading to unauthorized access through methods like cross-site scripting (XSS) and cross-site request forgery (CSRF)</w:t>
      </w:r>
      <w:r w:rsidR="00881ED0">
        <w:t xml:space="preserve"> </w:t>
      </w:r>
      <w:r w:rsidR="00881ED0">
        <w:fldChar w:fldCharType="begin"/>
      </w:r>
      <w:r w:rsidR="00881ED0">
        <w:instrText xml:space="preserve"> ADDIN ZOTERO_ITEM CSL_CITATION {"citationID":"ISKpkPkm","properties":{"formattedCitation":"(Putthacharoen and Bunyatnoparat, 2011)","plainCitation":"(Putthacharoen and Bunyatnoparat, 2011)","noteIndex":0},"citationItems":[{"id":134,"uris":["http://zotero.org/users/local/5zcGvXLM/items/W5HVQSDL"],"itemData":{"id":134,"type":"paper-conference","abstract":"Web applications often use cookies for maintaining an authentication state between users and web applications, these cookies are typically sent to the users by the web applications after the users have been successfully authenticated. Every subsequent request that contains the valid cookies will be automatically allowed by the web applications without any further authentication. The cookies are used to both identify and authenticate the users; therefore they are an interesting target for potential attackers. Cross Site Scripting attack (XSS for short) is one of popular attacks which is often used to steal the cookies from a browser's database. In this paper, we introduce a new technique called “Dynamic Cookies Rewriting”, this technique aims to render the cookies useless for XSS attacks. Our technique is implemented in a web proxy where it will automatically rewrite the cookies that are sent back and forth between the users and the web applications. With our technique in place, the cookies at the browser's database now are not valid for the web applications; therefore the XSS attack will not be able to impersonate the users using stolen cookies.","container-title":"13th International Conference on Advanced Communication Technology (ICACT2011)","event-title":"13th International Conference on Advanced Communication Technology (ICACT2011)","note":"ISSN: 1738-9445","page":"1090-1094","source":"IEEE Xplore","title":"Protecting cookies from Cross Site Script attacks using Dynamic Cookies Rewriting technique","URL":"https://ieeexplore.ieee.org/document/5745998","author":[{"family":"Putthacharoen","given":"Rattipong"},{"family":"Bunyatnoparat","given":"Pratheep"}],"accessed":{"date-parts":[["2024",4,22]]},"issued":{"date-parts":[["2011",2]]}}}],"schema":"https://github.com/citation-style-language/schema/raw/master/csl-citation.json"} </w:instrText>
      </w:r>
      <w:r w:rsidR="00881ED0">
        <w:fldChar w:fldCharType="separate"/>
      </w:r>
      <w:r w:rsidR="00881ED0" w:rsidRPr="00881ED0">
        <w:rPr>
          <w:rFonts w:ascii="Calibri" w:hAnsi="Calibri" w:cs="Calibri"/>
        </w:rPr>
        <w:t>(Putthacharoen and Bunyatnoparat, 2011)</w:t>
      </w:r>
      <w:r w:rsidR="00881ED0">
        <w:fldChar w:fldCharType="end"/>
      </w:r>
      <w:r w:rsidR="002E799A" w:rsidRPr="002E799A">
        <w:t>.</w:t>
      </w:r>
      <w:r w:rsidR="000A5D44">
        <w:t xml:space="preserve"> </w:t>
      </w:r>
      <w:r w:rsidR="007904DD" w:rsidRPr="007904DD">
        <w:t xml:space="preserve">If cookies are not properly secured, these vulnerabilities can result in significant risks such as session hijacking and </w:t>
      </w:r>
      <w:r w:rsidR="005B5104">
        <w:t xml:space="preserve">steal </w:t>
      </w:r>
      <w:r w:rsidR="007904DD" w:rsidRPr="007904DD">
        <w:t>sensitive data</w:t>
      </w:r>
      <w:r w:rsidR="00D3189A">
        <w:t xml:space="preserve"> </w:t>
      </w:r>
      <w:r w:rsidR="00D3189A">
        <w:fldChar w:fldCharType="begin"/>
      </w:r>
      <w:r w:rsidR="00D3189A">
        <w:instrText xml:space="preserve"> ADDIN ZOTERO_ITEM CSL_CITATION {"citationID":"0lnfKhRr","properties":{"formattedCitation":"(Pauli, 2013)","plainCitation":"(Pauli, 2013)","noteIndex":0},"citationItems":[{"id":136,"uris":["http://zotero.org/users/local/5zcGvXLM/items/WIBX3V42"],"itemData":{"id":136,"type":"chapter","abstract":"This chapter covers many foundational topics that the reader must be comfortable with before jumping into the hacking tools and techniques. Topics include defining a web server from a web application, the basics of the HTTP protocol including the request/response cycle and HTTP response status codes, existing penetration testing methodologies that our Hands-On approach is derived from, the most common web vulnerabilities in today’s web, and setting up a safe environment to conduct our hacking experiments! Special attention will be paid to ensuring the beginner is well positioned to succeed with later material in the book that introduces specific tools and techniques to hack web servers, web applications, and web users—we’ll even throw in a little database hacking for good measure!","container-title":"The Basics of Web Hacking","event-place":"Boston","ISBN":"978-0-12-416600-4","note":"DOI: 10.1016/B978-0-12-416600-4.00001-0","page":"1-18","publisher":"Syngress","publisher-place":"Boston","source":"ScienceDirect","title":"Chapter 1 - The Basics of Web Hacking","URL":"https://www.sciencedirect.com/science/article/pii/B9780124166004000010","author":[{"family":"Pauli","given":"Josh"}],"editor":[{"family":"Pauli","given":"Josh"}],"accessed":{"date-parts":[["2024",4,22]]},"issued":{"date-parts":[["2013",1,1]]}}}],"schema":"https://github.com/citation-style-language/schema/raw/master/csl-citation.json"} </w:instrText>
      </w:r>
      <w:r w:rsidR="00D3189A">
        <w:fldChar w:fldCharType="separate"/>
      </w:r>
      <w:r w:rsidR="00D3189A" w:rsidRPr="00D3189A">
        <w:rPr>
          <w:rFonts w:ascii="Calibri" w:hAnsi="Calibri" w:cs="Calibri"/>
        </w:rPr>
        <w:t>(Pauli, 2013)</w:t>
      </w:r>
      <w:r w:rsidR="00D3189A">
        <w:fldChar w:fldCharType="end"/>
      </w:r>
      <w:r w:rsidR="007904DD" w:rsidRPr="007904DD">
        <w:t>.</w:t>
      </w:r>
    </w:p>
    <w:p w14:paraId="178DF7F1" w14:textId="77777777" w:rsidR="00526E9A" w:rsidRDefault="00526E9A" w:rsidP="00FC7B59">
      <w:pPr>
        <w:rPr>
          <w:b/>
          <w:bCs/>
        </w:rPr>
      </w:pPr>
    </w:p>
    <w:p w14:paraId="3372132C" w14:textId="77777777" w:rsidR="005D53CB" w:rsidRDefault="005D53CB" w:rsidP="00FC7B59">
      <w:pPr>
        <w:rPr>
          <w:b/>
          <w:bCs/>
        </w:rPr>
      </w:pPr>
    </w:p>
    <w:p w14:paraId="5DF785EA" w14:textId="21B781E4" w:rsidR="00FC7B59" w:rsidRPr="00526E9A" w:rsidRDefault="008A4789" w:rsidP="00FC7B59">
      <w:pPr>
        <w:rPr>
          <w:b/>
          <w:bCs/>
        </w:rPr>
      </w:pPr>
      <w:r>
        <w:rPr>
          <w:noProof/>
        </w:rPr>
        <w:lastRenderedPageBreak/>
        <w:drawing>
          <wp:anchor distT="0" distB="0" distL="114300" distR="114300" simplePos="0" relativeHeight="252113920" behindDoc="1" locked="0" layoutInCell="1" allowOverlap="1" wp14:anchorId="1193A161" wp14:editId="1F825959">
            <wp:simplePos x="0" y="0"/>
            <wp:positionH relativeFrom="column">
              <wp:posOffset>0</wp:posOffset>
            </wp:positionH>
            <wp:positionV relativeFrom="paragraph">
              <wp:posOffset>325120</wp:posOffset>
            </wp:positionV>
            <wp:extent cx="5610860" cy="4276725"/>
            <wp:effectExtent l="0" t="0" r="0" b="0"/>
            <wp:wrapTight wrapText="bothSides">
              <wp:wrapPolygon edited="0">
                <wp:start x="0" y="0"/>
                <wp:lineTo x="0" y="21552"/>
                <wp:lineTo x="21561" y="21552"/>
                <wp:lineTo x="21561" y="0"/>
                <wp:lineTo x="0" y="0"/>
              </wp:wrapPolygon>
            </wp:wrapTight>
            <wp:docPr id="358486653" name="Picture 7" descr="High-level description of how cookies work. Source: Pixel Privacy, 2019.[(Pixel Privacy,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igh-level description of how cookies work. Source: Pixel Privacy, 2019.[(Pixel Privacy, 201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0860" cy="42767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B59" w:rsidRPr="00526E9A">
        <w:rPr>
          <w:b/>
          <w:bCs/>
        </w:rPr>
        <w:t>Diagram</w:t>
      </w:r>
    </w:p>
    <w:p w14:paraId="2F34E269" w14:textId="4FB044F5" w:rsidR="001731D4" w:rsidRDefault="008A4789" w:rsidP="008A4789">
      <w:r w:rsidRPr="008A4789">
        <w:t>High-level description of how cookies work. Source: Pixel Privacy, 2019</w:t>
      </w:r>
      <w:r>
        <w:t xml:space="preserve"> </w:t>
      </w:r>
      <w:r w:rsidRPr="008A4789">
        <w:t>(Pixel Privacy, 2019)</w:t>
      </w:r>
      <w:r>
        <w:t>.</w:t>
      </w:r>
    </w:p>
    <w:p w14:paraId="16CE1BFE" w14:textId="77777777" w:rsidR="00A61C96" w:rsidRDefault="00A61C96" w:rsidP="0047263B">
      <w:pPr>
        <w:rPr>
          <w:shd w:val="clear" w:color="auto" w:fill="222222"/>
        </w:rPr>
      </w:pPr>
    </w:p>
    <w:p w14:paraId="372F7679" w14:textId="4306644B" w:rsidR="00B809C3" w:rsidRDefault="00B809C3" w:rsidP="0047263B">
      <w:r>
        <w:t xml:space="preserve">The diagram above shows the process of a cookie during a web session. It starts with when a user accesses a website, their browser asks for information from the site's server. The server responds by </w:t>
      </w:r>
      <w:r w:rsidR="0011396B">
        <w:t>sending</w:t>
      </w:r>
      <w:r>
        <w:t xml:space="preserve"> a cookie, which is saved on the user's computer. When the user revisits that website, their browser sends the cookie back to the server, allowing it to identify the user, personalize the session, and possibly </w:t>
      </w:r>
      <w:r w:rsidR="0011396B">
        <w:t>provide</w:t>
      </w:r>
      <w:r>
        <w:t xml:space="preserve"> this information to other </w:t>
      </w:r>
      <w:r w:rsidR="002B640E">
        <w:t>websites or applications</w:t>
      </w:r>
      <w:r w:rsidR="0047263B">
        <w:t xml:space="preserve"> </w:t>
      </w:r>
      <w:r w:rsidR="0047263B">
        <w:fldChar w:fldCharType="begin"/>
      </w:r>
      <w:r w:rsidR="0047263B">
        <w:instrText xml:space="preserve"> ADDIN ZOTERO_ITEM CSL_CITATION {"citationID":"lVVnZCFi","properties":{"formattedCitation":"(arvindpdmn, 2020)","plainCitation":"(arvindpdmn, 2020)","noteIndex":0},"citationItems":[{"id":118,"uris":["http://zotero.org/users/local/5zcGvXLM/items/B3QVBJAH"],"itemData":{"id":118,"type":"webpage","abstract":"HTTP cookies are small bits of information exchanged between client and server over the HTTP protocol. The server sets these cookies. The client receives and saves them locally. Subsequently, whenever the client makes a request to the server, it includes these cookies in the request. The server uses these cookies to provide the desired services.","container-title":"Devopedia","language":"en-gb","title":"HTTP Cookie","URL":"https://devopedia.org/http-cookie","author":[{"family":"arvindpdmn","given":""}],"accessed":{"date-parts":[["2024",4,22]]},"issued":{"date-parts":[["2020",10,11]]}}}],"schema":"https://github.com/citation-style-language/schema/raw/master/csl-citation.json"} </w:instrText>
      </w:r>
      <w:r w:rsidR="0047263B">
        <w:fldChar w:fldCharType="separate"/>
      </w:r>
      <w:r w:rsidR="0047263B" w:rsidRPr="0047263B">
        <w:rPr>
          <w:rFonts w:ascii="Calibri" w:hAnsi="Calibri" w:cs="Calibri"/>
        </w:rPr>
        <w:t>(arvindpdmn, 2020)</w:t>
      </w:r>
      <w:r w:rsidR="0047263B">
        <w:fldChar w:fldCharType="end"/>
      </w:r>
      <w:r>
        <w:t>.</w:t>
      </w:r>
    </w:p>
    <w:p w14:paraId="32E0CE1C" w14:textId="77777777" w:rsidR="00B809C3" w:rsidRDefault="00B809C3" w:rsidP="00B809C3"/>
    <w:p w14:paraId="342FDDA5" w14:textId="77777777" w:rsidR="00D53BFB" w:rsidRDefault="00D53BFB" w:rsidP="00B809C3"/>
    <w:p w14:paraId="3E88F485" w14:textId="77777777" w:rsidR="00D53BFB" w:rsidRDefault="00D53BFB" w:rsidP="00B809C3"/>
    <w:p w14:paraId="12602E59" w14:textId="77777777" w:rsidR="00D53BFB" w:rsidRDefault="00D53BFB" w:rsidP="00B809C3"/>
    <w:p w14:paraId="1470E2DB" w14:textId="77777777" w:rsidR="00D53BFB" w:rsidRDefault="00D53BFB" w:rsidP="00B809C3"/>
    <w:p w14:paraId="3D0D76BC" w14:textId="77777777" w:rsidR="00D53BFB" w:rsidRDefault="00D53BFB" w:rsidP="00B809C3"/>
    <w:p w14:paraId="40047B44" w14:textId="77777777" w:rsidR="00D53BFB" w:rsidRDefault="00D53BFB" w:rsidP="00B809C3"/>
    <w:p w14:paraId="561894D1" w14:textId="50E96872" w:rsidR="00A86D1E" w:rsidRDefault="00A86D1E" w:rsidP="00B809C3">
      <w:pPr>
        <w:rPr>
          <w:b/>
          <w:bCs/>
        </w:rPr>
      </w:pPr>
      <w:r w:rsidRPr="00BC3E5D">
        <w:rPr>
          <w:b/>
          <w:bCs/>
        </w:rPr>
        <w:lastRenderedPageBreak/>
        <w:t xml:space="preserve">Task 4 </w:t>
      </w:r>
    </w:p>
    <w:p w14:paraId="06AABCB4" w14:textId="21418D9B" w:rsidR="00BC3E5D" w:rsidRDefault="00BC3E5D" w:rsidP="00B809C3">
      <w:r>
        <w:t>The microsite was shared for five consecutive days (</w:t>
      </w:r>
      <w:r w:rsidR="00CC7C8B">
        <w:t>9</w:t>
      </w:r>
      <w:r w:rsidRPr="00CC7C8B">
        <w:rPr>
          <w:vertAlign w:val="superscript"/>
        </w:rPr>
        <w:t>th</w:t>
      </w:r>
      <w:r w:rsidR="00CC7C8B">
        <w:t xml:space="preserve"> April</w:t>
      </w:r>
      <w:r>
        <w:t xml:space="preserve"> 202</w:t>
      </w:r>
      <w:r w:rsidR="00CC7C8B">
        <w:t>4</w:t>
      </w:r>
      <w:r>
        <w:t xml:space="preserve"> to </w:t>
      </w:r>
      <w:r w:rsidR="00D22287">
        <w:t>13th</w:t>
      </w:r>
      <w:r>
        <w:t xml:space="preserve"> April 202</w:t>
      </w:r>
      <w:r w:rsidR="00D22287">
        <w:t>4</w:t>
      </w:r>
      <w:r>
        <w:t xml:space="preserve">) and the results </w:t>
      </w:r>
      <w:r w:rsidR="00D22287">
        <w:t>gathered</w:t>
      </w:r>
      <w:r>
        <w:t xml:space="preserve"> from the reports are </w:t>
      </w:r>
      <w:r w:rsidR="00D22287">
        <w:t>shown</w:t>
      </w:r>
      <w:r>
        <w:t xml:space="preserve"> below.</w:t>
      </w:r>
    </w:p>
    <w:p w14:paraId="4D442638" w14:textId="5593D2FD" w:rsidR="00296AC5" w:rsidRDefault="00721471" w:rsidP="00B809C3">
      <w:pPr>
        <w:rPr>
          <w:b/>
          <w:bCs/>
        </w:rPr>
      </w:pPr>
      <w:r w:rsidRPr="00721471">
        <w:rPr>
          <w:b/>
          <w:bCs/>
          <w:noProof/>
        </w:rPr>
        <w:drawing>
          <wp:anchor distT="0" distB="0" distL="114300" distR="114300" simplePos="0" relativeHeight="251986944" behindDoc="1" locked="0" layoutInCell="1" allowOverlap="1" wp14:anchorId="07E538AB" wp14:editId="0F503266">
            <wp:simplePos x="0" y="0"/>
            <wp:positionH relativeFrom="column">
              <wp:posOffset>-297815</wp:posOffset>
            </wp:positionH>
            <wp:positionV relativeFrom="paragraph">
              <wp:posOffset>353695</wp:posOffset>
            </wp:positionV>
            <wp:extent cx="6555740" cy="3048000"/>
            <wp:effectExtent l="0" t="0" r="0" b="0"/>
            <wp:wrapTight wrapText="bothSides">
              <wp:wrapPolygon edited="0">
                <wp:start x="0" y="0"/>
                <wp:lineTo x="0" y="21465"/>
                <wp:lineTo x="21529" y="21465"/>
                <wp:lineTo x="21529" y="0"/>
                <wp:lineTo x="0" y="0"/>
              </wp:wrapPolygon>
            </wp:wrapTight>
            <wp:docPr id="1366427104" name="Picture 1" descr="A screenshot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427104" name="Picture 1" descr="A screenshot of a graph"/>
                    <pic:cNvPicPr/>
                  </pic:nvPicPr>
                  <pic:blipFill>
                    <a:blip r:embed="rId24">
                      <a:extLst>
                        <a:ext uri="{28A0092B-C50C-407E-A947-70E740481C1C}">
                          <a14:useLocalDpi xmlns:a14="http://schemas.microsoft.com/office/drawing/2010/main" val="0"/>
                        </a:ext>
                      </a:extLst>
                    </a:blip>
                    <a:stretch>
                      <a:fillRect/>
                    </a:stretch>
                  </pic:blipFill>
                  <pic:spPr>
                    <a:xfrm>
                      <a:off x="0" y="0"/>
                      <a:ext cx="6555740" cy="3048000"/>
                    </a:xfrm>
                    <a:prstGeom prst="rect">
                      <a:avLst/>
                    </a:prstGeom>
                  </pic:spPr>
                </pic:pic>
              </a:graphicData>
            </a:graphic>
            <wp14:sizeRelH relativeFrom="margin">
              <wp14:pctWidth>0</wp14:pctWidth>
            </wp14:sizeRelH>
            <wp14:sizeRelV relativeFrom="margin">
              <wp14:pctHeight>0</wp14:pctHeight>
            </wp14:sizeRelV>
          </wp:anchor>
        </w:drawing>
      </w:r>
      <w:r w:rsidR="008A4789">
        <w:t xml:space="preserve">4.1 </w:t>
      </w:r>
      <w:r w:rsidR="00D53BFB">
        <w:t xml:space="preserve">Report 1 – </w:t>
      </w:r>
      <w:r w:rsidR="00D53BFB" w:rsidRPr="00721471">
        <w:rPr>
          <w:b/>
          <w:bCs/>
        </w:rPr>
        <w:t>Users by browser over time</w:t>
      </w:r>
    </w:p>
    <w:p w14:paraId="22799060" w14:textId="7142EBE7" w:rsidR="00721471" w:rsidRPr="00BC3E5D" w:rsidRDefault="00721471" w:rsidP="00B809C3">
      <w:pPr>
        <w:rPr>
          <w:b/>
          <w:bCs/>
        </w:rPr>
      </w:pPr>
    </w:p>
    <w:p w14:paraId="2DC5573B" w14:textId="50864058" w:rsidR="008A4789" w:rsidRDefault="009C34A2" w:rsidP="008A4789">
      <w:r>
        <w:t xml:space="preserve">The report indicates the variety of browsers that visitors used to access the site. It reveals that Safari was the </w:t>
      </w:r>
      <w:r w:rsidR="001F4DB9">
        <w:t>common</w:t>
      </w:r>
      <w:r>
        <w:t xml:space="preserve"> browser, with 64 users </w:t>
      </w:r>
      <w:r w:rsidR="001F4DB9">
        <w:t xml:space="preserve">accessing the microsite from </w:t>
      </w:r>
      <w:r>
        <w:t xml:space="preserve">it, followed by Chrome with 49 users. Opera was the least </w:t>
      </w:r>
      <w:r w:rsidR="001F4DB9">
        <w:t>accessed browser to visit the microsite</w:t>
      </w:r>
      <w:r>
        <w:t>, with only a single user recorded as having used it to visit the site.</w:t>
      </w:r>
    </w:p>
    <w:p w14:paraId="5706D48D" w14:textId="60E26FCE" w:rsidR="00B809C3" w:rsidRDefault="007C5F31" w:rsidP="00B809C3">
      <w:r w:rsidRPr="007C5F31">
        <w:rPr>
          <w:noProof/>
        </w:rPr>
        <w:drawing>
          <wp:anchor distT="0" distB="0" distL="114300" distR="114300" simplePos="0" relativeHeight="251990016" behindDoc="1" locked="0" layoutInCell="1" allowOverlap="1" wp14:anchorId="5876C1EA" wp14:editId="21B93499">
            <wp:simplePos x="0" y="0"/>
            <wp:positionH relativeFrom="column">
              <wp:posOffset>-121920</wp:posOffset>
            </wp:positionH>
            <wp:positionV relativeFrom="paragraph">
              <wp:posOffset>328930</wp:posOffset>
            </wp:positionV>
            <wp:extent cx="6143625" cy="3040380"/>
            <wp:effectExtent l="0" t="0" r="0" b="0"/>
            <wp:wrapTight wrapText="bothSides">
              <wp:wrapPolygon edited="0">
                <wp:start x="0" y="0"/>
                <wp:lineTo x="0" y="21519"/>
                <wp:lineTo x="21567" y="21519"/>
                <wp:lineTo x="21567" y="0"/>
                <wp:lineTo x="0" y="0"/>
              </wp:wrapPolygon>
            </wp:wrapTight>
            <wp:docPr id="928336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33655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43625" cy="3040380"/>
                    </a:xfrm>
                    <a:prstGeom prst="rect">
                      <a:avLst/>
                    </a:prstGeom>
                  </pic:spPr>
                </pic:pic>
              </a:graphicData>
            </a:graphic>
            <wp14:sizeRelH relativeFrom="margin">
              <wp14:pctWidth>0</wp14:pctWidth>
            </wp14:sizeRelH>
            <wp14:sizeRelV relativeFrom="margin">
              <wp14:pctHeight>0</wp14:pctHeight>
            </wp14:sizeRelV>
          </wp:anchor>
        </w:drawing>
      </w:r>
      <w:r w:rsidR="008A4789">
        <w:t xml:space="preserve">4.2 </w:t>
      </w:r>
      <w:r w:rsidR="00721471">
        <w:t>Report 2</w:t>
      </w:r>
      <w:r>
        <w:t xml:space="preserve"> – </w:t>
      </w:r>
      <w:r w:rsidR="00C97C97">
        <w:t>Views by Page title and screen class over time</w:t>
      </w:r>
    </w:p>
    <w:p w14:paraId="6157EB3E" w14:textId="70D2CBFC" w:rsidR="00BD7203" w:rsidRDefault="00A20AB6" w:rsidP="008A4789">
      <w:r>
        <w:lastRenderedPageBreak/>
        <w:t>The report provides the number of</w:t>
      </w:r>
      <w:r w:rsidR="007B4B96">
        <w:t xml:space="preserve"> visits of</w:t>
      </w:r>
      <w:r>
        <w:t xml:space="preserve"> each page of the website</w:t>
      </w:r>
      <w:r w:rsidR="007B4B96">
        <w:t xml:space="preserve"> by users</w:t>
      </w:r>
      <w:r w:rsidR="0063254D">
        <w:t xml:space="preserve"> and</w:t>
      </w:r>
      <w:r>
        <w:t xml:space="preserve"> by various screen sizes. According to the data </w:t>
      </w:r>
      <w:r w:rsidR="0063254D">
        <w:t>shown</w:t>
      </w:r>
      <w:r>
        <w:t xml:space="preserve">, the website </w:t>
      </w:r>
      <w:r w:rsidR="0063254D">
        <w:t>got</w:t>
      </w:r>
      <w:r>
        <w:t xml:space="preserve"> a total of 951 views from 120 users. The most frequently visited page was the "</w:t>
      </w:r>
      <w:proofErr w:type="spellStart"/>
      <w:r>
        <w:t>MusicbyDhee</w:t>
      </w:r>
      <w:proofErr w:type="spellEnd"/>
      <w:r>
        <w:t>" page, attracting 362 views. The second most visited was the "</w:t>
      </w:r>
      <w:proofErr w:type="spellStart"/>
      <w:r>
        <w:t>MusicbyDhee</w:t>
      </w:r>
      <w:proofErr w:type="spellEnd"/>
      <w:r>
        <w:t xml:space="preserve"> – Contact" page, with 187 views. The "</w:t>
      </w:r>
      <w:proofErr w:type="spellStart"/>
      <w:r>
        <w:t>MusicbyDhee</w:t>
      </w:r>
      <w:proofErr w:type="spellEnd"/>
      <w:r>
        <w:t xml:space="preserve"> – Music" page received the fewest views within the microsite, </w:t>
      </w:r>
      <w:r w:rsidR="00AE7447">
        <w:t>totalling</w:t>
      </w:r>
      <w:r>
        <w:t xml:space="preserve"> 130.</w:t>
      </w:r>
    </w:p>
    <w:p w14:paraId="110804F6" w14:textId="4996CFE0" w:rsidR="00A71FE0" w:rsidRDefault="00A75F69" w:rsidP="00BD7203">
      <w:r w:rsidRPr="00A71FE0">
        <w:rPr>
          <w:noProof/>
        </w:rPr>
        <w:drawing>
          <wp:anchor distT="0" distB="0" distL="114300" distR="114300" simplePos="0" relativeHeight="251994112" behindDoc="1" locked="0" layoutInCell="1" allowOverlap="1" wp14:anchorId="05F5D93D" wp14:editId="6A303527">
            <wp:simplePos x="0" y="0"/>
            <wp:positionH relativeFrom="column">
              <wp:posOffset>-152400</wp:posOffset>
            </wp:positionH>
            <wp:positionV relativeFrom="paragraph">
              <wp:posOffset>447040</wp:posOffset>
            </wp:positionV>
            <wp:extent cx="6086475" cy="2697480"/>
            <wp:effectExtent l="0" t="0" r="0" b="0"/>
            <wp:wrapTight wrapText="bothSides">
              <wp:wrapPolygon edited="0">
                <wp:start x="0" y="0"/>
                <wp:lineTo x="0" y="21508"/>
                <wp:lineTo x="21566" y="21508"/>
                <wp:lineTo x="21566" y="0"/>
                <wp:lineTo x="0" y="0"/>
              </wp:wrapPolygon>
            </wp:wrapTight>
            <wp:docPr id="1195215444" name="Picture 1" descr="A screenshot of a 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215444" name="Picture 1" descr="A screenshot of a graph"/>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086475" cy="2697480"/>
                    </a:xfrm>
                    <a:prstGeom prst="rect">
                      <a:avLst/>
                    </a:prstGeom>
                  </pic:spPr>
                </pic:pic>
              </a:graphicData>
            </a:graphic>
            <wp14:sizeRelH relativeFrom="margin">
              <wp14:pctWidth>0</wp14:pctWidth>
            </wp14:sizeRelH>
            <wp14:sizeRelV relativeFrom="margin">
              <wp14:pctHeight>0</wp14:pctHeight>
            </wp14:sizeRelV>
          </wp:anchor>
        </w:drawing>
      </w:r>
      <w:r w:rsidR="008A4789">
        <w:t xml:space="preserve">4.3 </w:t>
      </w:r>
      <w:r w:rsidR="00A71FE0">
        <w:t xml:space="preserve">Report 3 – </w:t>
      </w:r>
      <w:r w:rsidR="00B64D7D">
        <w:t>Sessions by ‘session default channel grouping’</w:t>
      </w:r>
    </w:p>
    <w:p w14:paraId="32B26B51" w14:textId="77777777" w:rsidR="00A75F69" w:rsidRDefault="00A75F69" w:rsidP="00724A6A"/>
    <w:p w14:paraId="155ADA13" w14:textId="2D027966" w:rsidR="00D33894" w:rsidRDefault="005C4E38" w:rsidP="00724A6A">
      <w:r w:rsidRPr="005C4E38">
        <w:t xml:space="preserve">This report </w:t>
      </w:r>
      <w:r>
        <w:t>shows</w:t>
      </w:r>
      <w:r w:rsidRPr="005C4E38">
        <w:t xml:space="preserve"> the distribution of sessions by default channel groupings, </w:t>
      </w:r>
      <w:r w:rsidRPr="005C4E38">
        <w:t>listing</w:t>
      </w:r>
      <w:r w:rsidRPr="005C4E38">
        <w:t xml:space="preserve"> the sources through which users accessed the microsite</w:t>
      </w:r>
      <w:r>
        <w:t xml:space="preserve">. </w:t>
      </w:r>
      <w:r w:rsidR="00482ABA">
        <w:t>According to report</w:t>
      </w:r>
      <w:r w:rsidR="00CA023C">
        <w:t xml:space="preserve">, there were two </w:t>
      </w:r>
      <w:r w:rsidR="00E06C84">
        <w:t xml:space="preserve">sources, direct and organic social. </w:t>
      </w:r>
      <w:r w:rsidR="00F050DD">
        <w:t xml:space="preserve">Out of 278 </w:t>
      </w:r>
      <w:r w:rsidR="001017AF">
        <w:t>sessions</w:t>
      </w:r>
      <w:r w:rsidR="00F050DD">
        <w:t>,</w:t>
      </w:r>
      <w:r w:rsidR="00BB7481">
        <w:t xml:space="preserve"> </w:t>
      </w:r>
      <w:r w:rsidR="00F050DD">
        <w:t>276</w:t>
      </w:r>
      <w:r w:rsidR="001017AF">
        <w:t xml:space="preserve"> </w:t>
      </w:r>
      <w:r w:rsidR="00BB7481">
        <w:t>sessions w</w:t>
      </w:r>
      <w:r w:rsidR="006136E8">
        <w:t>ere from</w:t>
      </w:r>
      <w:r w:rsidR="00EC2466">
        <w:t xml:space="preserve"> directly </w:t>
      </w:r>
      <w:r w:rsidR="00F050DD">
        <w:t>typing</w:t>
      </w:r>
      <w:r w:rsidR="00EC2466">
        <w:t xml:space="preserve"> or pasting </w:t>
      </w:r>
      <w:r w:rsidR="00F050DD">
        <w:t>URL</w:t>
      </w:r>
      <w:r w:rsidR="00EC2466">
        <w:t xml:space="preserve"> to </w:t>
      </w:r>
      <w:r w:rsidR="001017AF">
        <w:t>visit the site and only 2 were organic social.</w:t>
      </w:r>
      <w:r w:rsidR="00CC636D">
        <w:t xml:space="preserve"> This indicates that social media marketing should be taken place to increase sessions from organic social channel.</w:t>
      </w:r>
    </w:p>
    <w:p w14:paraId="6EBF26AE" w14:textId="77777777" w:rsidR="008A4789" w:rsidRDefault="008A4789" w:rsidP="00724A6A"/>
    <w:p w14:paraId="3AE78B63" w14:textId="13747FF9" w:rsidR="00D33894" w:rsidRDefault="008A4789" w:rsidP="00724A6A">
      <w:r w:rsidRPr="00F037BE">
        <w:rPr>
          <w:noProof/>
        </w:rPr>
        <w:lastRenderedPageBreak/>
        <w:drawing>
          <wp:anchor distT="0" distB="0" distL="114300" distR="114300" simplePos="0" relativeHeight="252001280" behindDoc="1" locked="0" layoutInCell="1" allowOverlap="1" wp14:anchorId="04552E46" wp14:editId="41829B55">
            <wp:simplePos x="0" y="0"/>
            <wp:positionH relativeFrom="column">
              <wp:posOffset>-137160</wp:posOffset>
            </wp:positionH>
            <wp:positionV relativeFrom="paragraph">
              <wp:posOffset>425450</wp:posOffset>
            </wp:positionV>
            <wp:extent cx="5998210" cy="2750820"/>
            <wp:effectExtent l="0" t="0" r="0" b="0"/>
            <wp:wrapTight wrapText="bothSides">
              <wp:wrapPolygon edited="0">
                <wp:start x="0" y="0"/>
                <wp:lineTo x="0" y="21391"/>
                <wp:lineTo x="21541" y="21391"/>
                <wp:lineTo x="21541" y="0"/>
                <wp:lineTo x="0" y="0"/>
              </wp:wrapPolygon>
            </wp:wrapTight>
            <wp:docPr id="1055479202"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479202" name="Picture 1" descr="A screenshot of a graph&#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98210" cy="2750820"/>
                    </a:xfrm>
                    <a:prstGeom prst="rect">
                      <a:avLst/>
                    </a:prstGeom>
                  </pic:spPr>
                </pic:pic>
              </a:graphicData>
            </a:graphic>
            <wp14:sizeRelH relativeFrom="margin">
              <wp14:pctWidth>0</wp14:pctWidth>
            </wp14:sizeRelH>
            <wp14:sizeRelV relativeFrom="margin">
              <wp14:pctHeight>0</wp14:pctHeight>
            </wp14:sizeRelV>
          </wp:anchor>
        </w:drawing>
      </w:r>
      <w:r>
        <w:t xml:space="preserve">4.4 </w:t>
      </w:r>
      <w:r w:rsidR="00DA589C">
        <w:t>Report 4 - New users by ‘First user default channel grouping’</w:t>
      </w:r>
    </w:p>
    <w:p w14:paraId="654BAD7F" w14:textId="1C4151D1" w:rsidR="00F037BE" w:rsidRDefault="00F037BE" w:rsidP="00724A6A"/>
    <w:p w14:paraId="5EBC8973" w14:textId="781FC112" w:rsidR="00392BC2" w:rsidRDefault="00392BC2" w:rsidP="000E41CC">
      <w:r w:rsidRPr="00392BC2">
        <w:t xml:space="preserve">This report </w:t>
      </w:r>
      <w:r>
        <w:t>shows</w:t>
      </w:r>
      <w:r w:rsidRPr="00392BC2">
        <w:t xml:space="preserve"> the channels through which new users accessed the microsite. </w:t>
      </w:r>
      <w:r>
        <w:t>Out of</w:t>
      </w:r>
      <w:r w:rsidRPr="00392BC2">
        <w:t xml:space="preserve"> 117 new users, nearly all arrived by directly copying and pasting the link or typing the URL into their browser. Only one user came through organic social media channels. This data </w:t>
      </w:r>
      <w:r>
        <w:t>indicates</w:t>
      </w:r>
      <w:r w:rsidRPr="00392BC2">
        <w:t xml:space="preserve"> </w:t>
      </w:r>
      <w:r w:rsidR="000E41CC">
        <w:t>that</w:t>
      </w:r>
      <w:r w:rsidRPr="00392BC2">
        <w:t xml:space="preserve"> social media </w:t>
      </w:r>
      <w:r w:rsidR="00E3716E">
        <w:t xml:space="preserve">marketing </w:t>
      </w:r>
      <w:r w:rsidRPr="00392BC2">
        <w:t>strategies</w:t>
      </w:r>
      <w:r w:rsidR="000E41CC">
        <w:t xml:space="preserve"> need to be done</w:t>
      </w:r>
      <w:r w:rsidRPr="00392BC2">
        <w:t xml:space="preserve"> to increase the number of users discovering the site through these </w:t>
      </w:r>
      <w:r w:rsidR="00B65639" w:rsidRPr="00392BC2">
        <w:t>platforms.</w:t>
      </w:r>
    </w:p>
    <w:p w14:paraId="5D86DB36" w14:textId="77777777" w:rsidR="00AB0D1A" w:rsidRDefault="00AB0D1A" w:rsidP="00724A6A"/>
    <w:p w14:paraId="1BBB7418" w14:textId="3D73B4E2" w:rsidR="00A71FE0" w:rsidRDefault="00567548" w:rsidP="00724A6A">
      <w:r w:rsidRPr="009C1D89">
        <w:rPr>
          <w:noProof/>
        </w:rPr>
        <w:drawing>
          <wp:anchor distT="0" distB="0" distL="114300" distR="114300" simplePos="0" relativeHeight="252003328" behindDoc="1" locked="0" layoutInCell="1" allowOverlap="1" wp14:anchorId="63C1502E" wp14:editId="32033E87">
            <wp:simplePos x="0" y="0"/>
            <wp:positionH relativeFrom="column">
              <wp:posOffset>-441960</wp:posOffset>
            </wp:positionH>
            <wp:positionV relativeFrom="paragraph">
              <wp:posOffset>403860</wp:posOffset>
            </wp:positionV>
            <wp:extent cx="6824980" cy="3185160"/>
            <wp:effectExtent l="0" t="0" r="0" b="0"/>
            <wp:wrapTight wrapText="bothSides">
              <wp:wrapPolygon edited="0">
                <wp:start x="0" y="0"/>
                <wp:lineTo x="0" y="21445"/>
                <wp:lineTo x="21524" y="21445"/>
                <wp:lineTo x="21524" y="0"/>
                <wp:lineTo x="0" y="0"/>
              </wp:wrapPolygon>
            </wp:wrapTight>
            <wp:docPr id="91654066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540661" name="Picture 1" descr="A screenshot of a computer"/>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824980" cy="3185160"/>
                    </a:xfrm>
                    <a:prstGeom prst="rect">
                      <a:avLst/>
                    </a:prstGeom>
                  </pic:spPr>
                </pic:pic>
              </a:graphicData>
            </a:graphic>
            <wp14:sizeRelH relativeFrom="margin">
              <wp14:pctWidth>0</wp14:pctWidth>
            </wp14:sizeRelH>
            <wp14:sizeRelV relativeFrom="margin">
              <wp14:pctHeight>0</wp14:pctHeight>
            </wp14:sizeRelV>
          </wp:anchor>
        </w:drawing>
      </w:r>
      <w:r w:rsidR="004A0840">
        <w:t xml:space="preserve">4.5 </w:t>
      </w:r>
      <w:r w:rsidR="00F037BE">
        <w:t xml:space="preserve">Report 5 - </w:t>
      </w:r>
      <w:r w:rsidR="00C203F3">
        <w:t>User Engagement (overview)</w:t>
      </w:r>
    </w:p>
    <w:p w14:paraId="125CF7D6" w14:textId="29F10909" w:rsidR="00E74B5C" w:rsidRDefault="00E275C7" w:rsidP="00480063">
      <w:r>
        <w:lastRenderedPageBreak/>
        <w:t xml:space="preserve">The report offers </w:t>
      </w:r>
      <w:r w:rsidR="006557BD">
        <w:t>an</w:t>
      </w:r>
      <w:r>
        <w:t xml:space="preserve"> </w:t>
      </w:r>
      <w:r w:rsidR="006557BD">
        <w:t>overview</w:t>
      </w:r>
      <w:r>
        <w:t xml:space="preserve"> of user engagement on the website. It </w:t>
      </w:r>
      <w:r w:rsidR="006557BD">
        <w:t>shows</w:t>
      </w:r>
      <w:r>
        <w:t xml:space="preserve"> the average engagement time per user, which stands at 1 minute and 31 seconds</w:t>
      </w:r>
      <w:r w:rsidR="00331F83">
        <w:t xml:space="preserve"> and the </w:t>
      </w:r>
      <w:r w:rsidR="00CC5B64">
        <w:t>engaged</w:t>
      </w:r>
      <w:r w:rsidR="00331F83">
        <w:t xml:space="preserve"> session by user </w:t>
      </w:r>
      <w:r w:rsidR="00CC5B64">
        <w:t>is 1.6</w:t>
      </w:r>
      <w:r>
        <w:t xml:space="preserve">. </w:t>
      </w:r>
      <w:r w:rsidR="00093723">
        <w:t xml:space="preserve">It is shown in the diagram that </w:t>
      </w:r>
      <w:r w:rsidR="00C44EA6">
        <w:t>throughout</w:t>
      </w:r>
      <w:r w:rsidR="00093723">
        <w:t xml:space="preserve"> the </w:t>
      </w:r>
      <w:r w:rsidR="00C44EA6">
        <w:t>5-day</w:t>
      </w:r>
      <w:r w:rsidR="00093723">
        <w:t xml:space="preserve"> period, the </w:t>
      </w:r>
      <w:r w:rsidR="00C44EA6">
        <w:t xml:space="preserve">user engagement time was dropping. </w:t>
      </w:r>
      <w:r>
        <w:t>Additionally, the report outlines the total number of page views and tracks user activity over a specified period.</w:t>
      </w:r>
    </w:p>
    <w:p w14:paraId="0AB9B142" w14:textId="77777777" w:rsidR="00AB0D1A" w:rsidRDefault="00AB0D1A" w:rsidP="00480063"/>
    <w:p w14:paraId="43A802C7" w14:textId="7A70CB10" w:rsidR="00BB3B4D" w:rsidRDefault="004A0840" w:rsidP="00AB0D1A">
      <w:r>
        <w:t xml:space="preserve">4.6 </w:t>
      </w:r>
      <w:r w:rsidR="00482569">
        <w:t xml:space="preserve">Report 6 – </w:t>
      </w:r>
      <w:r w:rsidR="00164DA3">
        <w:t>User Retention (overview)</w:t>
      </w:r>
    </w:p>
    <w:p w14:paraId="634E2F35" w14:textId="5E69CE72" w:rsidR="00456B91" w:rsidRDefault="00AB0D1A" w:rsidP="00724A6A">
      <w:r w:rsidRPr="00BB3B4D">
        <w:rPr>
          <w:noProof/>
        </w:rPr>
        <w:drawing>
          <wp:anchor distT="0" distB="0" distL="114300" distR="114300" simplePos="0" relativeHeight="252028928" behindDoc="1" locked="0" layoutInCell="1" allowOverlap="1" wp14:anchorId="3E27ACF5" wp14:editId="1A832073">
            <wp:simplePos x="0" y="0"/>
            <wp:positionH relativeFrom="column">
              <wp:posOffset>-137160</wp:posOffset>
            </wp:positionH>
            <wp:positionV relativeFrom="paragraph">
              <wp:posOffset>220980</wp:posOffset>
            </wp:positionV>
            <wp:extent cx="3924300" cy="2259965"/>
            <wp:effectExtent l="0" t="0" r="0" b="0"/>
            <wp:wrapTight wrapText="bothSides">
              <wp:wrapPolygon edited="0">
                <wp:start x="0" y="0"/>
                <wp:lineTo x="0" y="21485"/>
                <wp:lineTo x="21495" y="21485"/>
                <wp:lineTo x="21495" y="0"/>
                <wp:lineTo x="0" y="0"/>
              </wp:wrapPolygon>
            </wp:wrapTight>
            <wp:docPr id="1867547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47306" name=""/>
                    <pic:cNvPicPr/>
                  </pic:nvPicPr>
                  <pic:blipFill>
                    <a:blip r:embed="rId29">
                      <a:extLst>
                        <a:ext uri="{28A0092B-C50C-407E-A947-70E740481C1C}">
                          <a14:useLocalDpi xmlns:a14="http://schemas.microsoft.com/office/drawing/2010/main" val="0"/>
                        </a:ext>
                      </a:extLst>
                    </a:blip>
                    <a:stretch>
                      <a:fillRect/>
                    </a:stretch>
                  </pic:blipFill>
                  <pic:spPr>
                    <a:xfrm>
                      <a:off x="0" y="0"/>
                      <a:ext cx="3924300" cy="2259965"/>
                    </a:xfrm>
                    <a:prstGeom prst="rect">
                      <a:avLst/>
                    </a:prstGeom>
                  </pic:spPr>
                </pic:pic>
              </a:graphicData>
            </a:graphic>
            <wp14:sizeRelH relativeFrom="margin">
              <wp14:pctWidth>0</wp14:pctWidth>
            </wp14:sizeRelH>
            <wp14:sizeRelV relativeFrom="margin">
              <wp14:pctHeight>0</wp14:pctHeight>
            </wp14:sizeRelV>
          </wp:anchor>
        </w:drawing>
      </w:r>
    </w:p>
    <w:p w14:paraId="49E74F9D" w14:textId="4890223F" w:rsidR="00456B91" w:rsidRDefault="00456B91" w:rsidP="00724A6A"/>
    <w:p w14:paraId="1C8F334A" w14:textId="58602AE9" w:rsidR="00456B91" w:rsidRDefault="00456B91" w:rsidP="00724A6A"/>
    <w:p w14:paraId="729365F1" w14:textId="6142B650" w:rsidR="00C44EA6" w:rsidRDefault="00C44EA6" w:rsidP="00724A6A"/>
    <w:p w14:paraId="1566CA2E" w14:textId="3C54A186" w:rsidR="00456B91" w:rsidRDefault="00456B91" w:rsidP="00724A6A"/>
    <w:p w14:paraId="36314034" w14:textId="09DC147D" w:rsidR="00456B91" w:rsidRDefault="00456B91" w:rsidP="00724A6A"/>
    <w:p w14:paraId="1C5B997D" w14:textId="3AEC4528" w:rsidR="00456B91" w:rsidRDefault="00456B91" w:rsidP="00724A6A"/>
    <w:p w14:paraId="04780041" w14:textId="0A3BC10E" w:rsidR="00C44EA6" w:rsidRDefault="00C44EA6" w:rsidP="00724A6A"/>
    <w:p w14:paraId="421723E9" w14:textId="2CDE5B3C" w:rsidR="00456B91" w:rsidRDefault="00AB0D1A" w:rsidP="00724A6A">
      <w:r w:rsidRPr="00482569">
        <w:rPr>
          <w:noProof/>
        </w:rPr>
        <w:drawing>
          <wp:anchor distT="0" distB="0" distL="114300" distR="114300" simplePos="0" relativeHeight="252014592" behindDoc="1" locked="0" layoutInCell="1" allowOverlap="1" wp14:anchorId="134C6922" wp14:editId="094187CB">
            <wp:simplePos x="0" y="0"/>
            <wp:positionH relativeFrom="column">
              <wp:posOffset>-147320</wp:posOffset>
            </wp:positionH>
            <wp:positionV relativeFrom="paragraph">
              <wp:posOffset>346075</wp:posOffset>
            </wp:positionV>
            <wp:extent cx="5673090" cy="2788920"/>
            <wp:effectExtent l="0" t="0" r="0" b="0"/>
            <wp:wrapTight wrapText="bothSides">
              <wp:wrapPolygon edited="0">
                <wp:start x="0" y="0"/>
                <wp:lineTo x="0" y="21393"/>
                <wp:lineTo x="21542" y="21393"/>
                <wp:lineTo x="21542" y="0"/>
                <wp:lineTo x="0" y="0"/>
              </wp:wrapPolygon>
            </wp:wrapTight>
            <wp:docPr id="23798128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981281" name="Picture 1" descr="A screenshot of a graph&#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73090" cy="2788920"/>
                    </a:xfrm>
                    <a:prstGeom prst="rect">
                      <a:avLst/>
                    </a:prstGeom>
                  </pic:spPr>
                </pic:pic>
              </a:graphicData>
            </a:graphic>
            <wp14:sizeRelH relativeFrom="margin">
              <wp14:pctWidth>0</wp14:pctWidth>
            </wp14:sizeRelH>
            <wp14:sizeRelV relativeFrom="margin">
              <wp14:pctHeight>0</wp14:pctHeight>
            </wp14:sizeRelV>
          </wp:anchor>
        </w:drawing>
      </w:r>
    </w:p>
    <w:p w14:paraId="4EE0B48C" w14:textId="77777777" w:rsidR="00AB0D1A" w:rsidRDefault="00AB0D1A" w:rsidP="004A0840"/>
    <w:p w14:paraId="0907F5C5" w14:textId="4AF90925" w:rsidR="00A71FE0" w:rsidRDefault="006557BD" w:rsidP="004A0840">
      <w:r>
        <w:t xml:space="preserve">The report </w:t>
      </w:r>
      <w:r w:rsidR="006448CE">
        <w:t>shows</w:t>
      </w:r>
      <w:r>
        <w:t xml:space="preserve"> the </w:t>
      </w:r>
      <w:r w:rsidR="006448CE">
        <w:t>difference</w:t>
      </w:r>
      <w:r>
        <w:t xml:space="preserve"> between new and returning users to the site. It indicates that there were 117 new users. Additionally, data suggest that there was a </w:t>
      </w:r>
      <w:r w:rsidR="006448CE">
        <w:t>significant</w:t>
      </w:r>
      <w:r>
        <w:t xml:space="preserve"> user retention, with 61 users returning to the site, </w:t>
      </w:r>
      <w:r w:rsidR="004D2F3A">
        <w:t>meaning</w:t>
      </w:r>
      <w:r>
        <w:t xml:space="preserve"> that approximately half of the users revisited. As </w:t>
      </w:r>
      <w:r w:rsidR="004D2F3A">
        <w:t>showed</w:t>
      </w:r>
      <w:r>
        <w:t xml:space="preserve"> in the diagram (refer to figure section 1), there is a trend showing an increase in the number of returning users, while new users </w:t>
      </w:r>
      <w:r w:rsidR="00E74B5C">
        <w:t>are</w:t>
      </w:r>
      <w:r>
        <w:t xml:space="preserve"> on the decline (refer to figure).</w:t>
      </w:r>
    </w:p>
    <w:p w14:paraId="0148FAAC" w14:textId="5A841ADA" w:rsidR="00A71FE0" w:rsidRDefault="00D51A00" w:rsidP="00724A6A">
      <w:r w:rsidRPr="00D51A00">
        <w:rPr>
          <w:noProof/>
        </w:rPr>
        <w:lastRenderedPageBreak/>
        <w:drawing>
          <wp:anchor distT="0" distB="0" distL="114300" distR="114300" simplePos="0" relativeHeight="252020736" behindDoc="1" locked="0" layoutInCell="1" allowOverlap="1" wp14:anchorId="14B4FD9A" wp14:editId="755F609A">
            <wp:simplePos x="0" y="0"/>
            <wp:positionH relativeFrom="column">
              <wp:posOffset>-426720</wp:posOffset>
            </wp:positionH>
            <wp:positionV relativeFrom="paragraph">
              <wp:posOffset>297815</wp:posOffset>
            </wp:positionV>
            <wp:extent cx="6568440" cy="3607435"/>
            <wp:effectExtent l="0" t="0" r="0" b="0"/>
            <wp:wrapTight wrapText="bothSides">
              <wp:wrapPolygon edited="0">
                <wp:start x="0" y="0"/>
                <wp:lineTo x="0" y="21444"/>
                <wp:lineTo x="21550" y="21444"/>
                <wp:lineTo x="21550" y="0"/>
                <wp:lineTo x="0" y="0"/>
              </wp:wrapPolygon>
            </wp:wrapTight>
            <wp:docPr id="134594305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943058" name="Picture 1"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568440" cy="3607435"/>
                    </a:xfrm>
                    <a:prstGeom prst="rect">
                      <a:avLst/>
                    </a:prstGeom>
                  </pic:spPr>
                </pic:pic>
              </a:graphicData>
            </a:graphic>
            <wp14:sizeRelH relativeFrom="margin">
              <wp14:pctWidth>0</wp14:pctWidth>
            </wp14:sizeRelH>
            <wp14:sizeRelV relativeFrom="margin">
              <wp14:pctHeight>0</wp14:pctHeight>
            </wp14:sizeRelV>
          </wp:anchor>
        </w:drawing>
      </w:r>
      <w:r w:rsidR="004A0840">
        <w:t xml:space="preserve">4.7 </w:t>
      </w:r>
      <w:r w:rsidR="00164DA3">
        <w:t xml:space="preserve">Report 7 - </w:t>
      </w:r>
      <w:r w:rsidR="008C5622">
        <w:t>Users by City</w:t>
      </w:r>
    </w:p>
    <w:p w14:paraId="489E9A28" w14:textId="27CD66DE" w:rsidR="00D51A00" w:rsidRDefault="00D51A00" w:rsidP="00724A6A"/>
    <w:p w14:paraId="29864A74" w14:textId="62CE6136" w:rsidR="00E05AA5" w:rsidRDefault="00544963" w:rsidP="00C528A5">
      <w:r>
        <w:t xml:space="preserve">The report provides information on the geographical distribution of the site's visitors, </w:t>
      </w:r>
      <w:r w:rsidR="00D3393C">
        <w:t>showing</w:t>
      </w:r>
      <w:r>
        <w:t xml:space="preserve"> the cities from which users accessed the microsite. It reveals that </w:t>
      </w:r>
      <w:r w:rsidR="00D3393C">
        <w:t>most</w:t>
      </w:r>
      <w:r>
        <w:t xml:space="preserve"> users </w:t>
      </w:r>
      <w:r w:rsidR="00D3393C">
        <w:t>visited</w:t>
      </w:r>
      <w:r>
        <w:t xml:space="preserve"> from Colombo, </w:t>
      </w:r>
      <w:r w:rsidR="00392BC2">
        <w:t>totalling</w:t>
      </w:r>
      <w:r>
        <w:t xml:space="preserve"> 79, followed by </w:t>
      </w:r>
      <w:proofErr w:type="spellStart"/>
      <w:r>
        <w:t>Weligama</w:t>
      </w:r>
      <w:proofErr w:type="spellEnd"/>
      <w:r>
        <w:t xml:space="preserve"> with 18 users, </w:t>
      </w:r>
      <w:r w:rsidR="00D3393C">
        <w:t>proving</w:t>
      </w:r>
      <w:r>
        <w:t xml:space="preserve"> </w:t>
      </w:r>
      <w:r w:rsidR="00D3393C">
        <w:t xml:space="preserve">majority of </w:t>
      </w:r>
      <w:r>
        <w:t>user</w:t>
      </w:r>
      <w:r w:rsidR="00D3393C">
        <w:t>s</w:t>
      </w:r>
      <w:r>
        <w:t xml:space="preserve"> </w:t>
      </w:r>
      <w:r w:rsidR="00D3393C">
        <w:t>are from</w:t>
      </w:r>
      <w:r>
        <w:t xml:space="preserve"> Sri Lanka. However, the site also attracted visitors from international cities, including Melbourne, London, Chennai, Kuala Lumpur, and Abu Dhabi, indicating that the microsite had a global reach and audience.</w:t>
      </w:r>
    </w:p>
    <w:p w14:paraId="07B5E28D" w14:textId="69A8842D" w:rsidR="00A71FE0" w:rsidRDefault="004A0840" w:rsidP="00724A6A">
      <w:r>
        <w:t xml:space="preserve">4.8 </w:t>
      </w:r>
      <w:r w:rsidR="00D51A00">
        <w:t xml:space="preserve">Report 8 - </w:t>
      </w:r>
      <w:r w:rsidR="00ED6868">
        <w:t>Returning users by device category</w:t>
      </w:r>
    </w:p>
    <w:p w14:paraId="358204AF" w14:textId="00E3AE22" w:rsidR="00ED6868" w:rsidRDefault="004A0840" w:rsidP="00724A6A">
      <w:r w:rsidRPr="005164BF">
        <w:rPr>
          <w:noProof/>
        </w:rPr>
        <w:drawing>
          <wp:anchor distT="0" distB="0" distL="114300" distR="114300" simplePos="0" relativeHeight="252044288" behindDoc="1" locked="0" layoutInCell="1" allowOverlap="1" wp14:anchorId="786DEAC1" wp14:editId="2D4092AE">
            <wp:simplePos x="0" y="0"/>
            <wp:positionH relativeFrom="column">
              <wp:posOffset>588645</wp:posOffset>
            </wp:positionH>
            <wp:positionV relativeFrom="paragraph">
              <wp:posOffset>70081</wp:posOffset>
            </wp:positionV>
            <wp:extent cx="2383790" cy="2631440"/>
            <wp:effectExtent l="0" t="0" r="0" b="0"/>
            <wp:wrapTight wrapText="bothSides">
              <wp:wrapPolygon edited="0">
                <wp:start x="0" y="0"/>
                <wp:lineTo x="0" y="21423"/>
                <wp:lineTo x="21404" y="21423"/>
                <wp:lineTo x="21404" y="0"/>
                <wp:lineTo x="0" y="0"/>
              </wp:wrapPolygon>
            </wp:wrapTight>
            <wp:docPr id="1061294693" name="Picture 1" descr="A blue circl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294693" name="Picture 1" descr="A blue circle with 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383790" cy="2631440"/>
                    </a:xfrm>
                    <a:prstGeom prst="rect">
                      <a:avLst/>
                    </a:prstGeom>
                  </pic:spPr>
                </pic:pic>
              </a:graphicData>
            </a:graphic>
            <wp14:sizeRelH relativeFrom="margin">
              <wp14:pctWidth>0</wp14:pctWidth>
            </wp14:sizeRelH>
            <wp14:sizeRelV relativeFrom="margin">
              <wp14:pctHeight>0</wp14:pctHeight>
            </wp14:sizeRelV>
          </wp:anchor>
        </w:drawing>
      </w:r>
    </w:p>
    <w:p w14:paraId="27D5D852" w14:textId="77777777" w:rsidR="005164BF" w:rsidRDefault="005164BF" w:rsidP="00724A6A"/>
    <w:p w14:paraId="7DD46149" w14:textId="77777777" w:rsidR="005164BF" w:rsidRDefault="005164BF" w:rsidP="00724A6A"/>
    <w:p w14:paraId="7764BD8A" w14:textId="77777777" w:rsidR="005164BF" w:rsidRDefault="005164BF" w:rsidP="00724A6A"/>
    <w:p w14:paraId="1536024D" w14:textId="77777777" w:rsidR="005164BF" w:rsidRDefault="005164BF" w:rsidP="00724A6A"/>
    <w:p w14:paraId="7BE366AC" w14:textId="77777777" w:rsidR="005164BF" w:rsidRDefault="005164BF" w:rsidP="00724A6A"/>
    <w:p w14:paraId="77C8804E" w14:textId="77777777" w:rsidR="005164BF" w:rsidRDefault="005164BF" w:rsidP="00724A6A"/>
    <w:p w14:paraId="2E62A443" w14:textId="77777777" w:rsidR="005164BF" w:rsidRDefault="005164BF" w:rsidP="00724A6A"/>
    <w:p w14:paraId="12FD772C" w14:textId="5BE1AE44" w:rsidR="004A0840" w:rsidRDefault="004A0840" w:rsidP="00724A6A"/>
    <w:p w14:paraId="70DCD7E1" w14:textId="4B8FA921" w:rsidR="00A71FE0" w:rsidRDefault="000234DF" w:rsidP="004A0840">
      <w:r>
        <w:lastRenderedPageBreak/>
        <w:t>The report shows the types of devices utilized by users who revisited the microsite. It indicates that a significant 85.2% of returning users accessed the site via mobile devices, while a smaller portion, 14.8%, used desktop computers. This data suggests a preference for mobile phones among the returning user base when visiting the site.</w:t>
      </w:r>
    </w:p>
    <w:p w14:paraId="2DB4952A" w14:textId="77777777" w:rsidR="004A0840" w:rsidRDefault="004A0840" w:rsidP="004A0840"/>
    <w:p w14:paraId="72E1E1D3" w14:textId="3FF92E51" w:rsidR="009A4CD7" w:rsidRDefault="00C528A5" w:rsidP="009A4CD7">
      <w:r w:rsidRPr="00346EF0">
        <w:rPr>
          <w:noProof/>
        </w:rPr>
        <w:drawing>
          <wp:anchor distT="0" distB="0" distL="114300" distR="114300" simplePos="0" relativeHeight="252024832" behindDoc="1" locked="0" layoutInCell="1" allowOverlap="1" wp14:anchorId="2019B4DE" wp14:editId="5572C313">
            <wp:simplePos x="0" y="0"/>
            <wp:positionH relativeFrom="margin">
              <wp:align>left</wp:align>
            </wp:positionH>
            <wp:positionV relativeFrom="paragraph">
              <wp:posOffset>400050</wp:posOffset>
            </wp:positionV>
            <wp:extent cx="5853430" cy="3248025"/>
            <wp:effectExtent l="0" t="0" r="0" b="9525"/>
            <wp:wrapTight wrapText="bothSides">
              <wp:wrapPolygon edited="0">
                <wp:start x="0" y="0"/>
                <wp:lineTo x="0" y="21537"/>
                <wp:lineTo x="21511" y="21537"/>
                <wp:lineTo x="21511" y="0"/>
                <wp:lineTo x="0" y="0"/>
              </wp:wrapPolygon>
            </wp:wrapTight>
            <wp:docPr id="7894599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459910" name="Picture 1" descr="A screenshot of a compute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853430" cy="3248025"/>
                    </a:xfrm>
                    <a:prstGeom prst="rect">
                      <a:avLst/>
                    </a:prstGeom>
                  </pic:spPr>
                </pic:pic>
              </a:graphicData>
            </a:graphic>
            <wp14:sizeRelH relativeFrom="margin">
              <wp14:pctWidth>0</wp14:pctWidth>
            </wp14:sizeRelH>
            <wp14:sizeRelV relativeFrom="margin">
              <wp14:pctHeight>0</wp14:pctHeight>
            </wp14:sizeRelV>
          </wp:anchor>
        </w:drawing>
      </w:r>
      <w:r w:rsidR="004A0840">
        <w:t xml:space="preserve">4.9 </w:t>
      </w:r>
      <w:r w:rsidR="00A7640D">
        <w:t xml:space="preserve">Report 9 - </w:t>
      </w:r>
      <w:r w:rsidR="00941421">
        <w:t>New Users by Screen resolution</w:t>
      </w:r>
    </w:p>
    <w:p w14:paraId="661327B4" w14:textId="106035B2" w:rsidR="00BD2D17" w:rsidRDefault="00BD2D17" w:rsidP="00BD2D17">
      <w:r>
        <w:t>The report provides details about the screen resolutions used by new users accessing the microsite. It reveals that most of these users had small screen resolutions typical of mobile phones, with 28 users viewing the microsite at a resolution of 390x844 and 16 users at 414x896. The data from (Reference) further supports the conclusion that users overall prefer using their mobile phones to access the site.</w:t>
      </w:r>
    </w:p>
    <w:p w14:paraId="07E72233" w14:textId="1CC1557C" w:rsidR="00BD2D17" w:rsidRDefault="00BD2D17" w:rsidP="00BD2D17"/>
    <w:p w14:paraId="4917B107" w14:textId="694F4FAB" w:rsidR="00BD2D17" w:rsidRDefault="00BD2D17" w:rsidP="00BD2D17"/>
    <w:p w14:paraId="2CEF43B8" w14:textId="77777777" w:rsidR="00BD2D17" w:rsidRDefault="00BD2D17" w:rsidP="00BD2D17"/>
    <w:p w14:paraId="7205AC14" w14:textId="77777777" w:rsidR="00BD2D17" w:rsidRDefault="00BD2D17" w:rsidP="00BD2D17"/>
    <w:p w14:paraId="2B3B7BC8" w14:textId="77777777" w:rsidR="004B37B5" w:rsidRDefault="004B37B5" w:rsidP="00BD2D17"/>
    <w:p w14:paraId="71F5BDFE" w14:textId="77777777" w:rsidR="004B37B5" w:rsidRDefault="004B37B5" w:rsidP="00BD2D17"/>
    <w:p w14:paraId="77DD0DCA" w14:textId="77777777" w:rsidR="004B37B5" w:rsidRDefault="004B37B5" w:rsidP="00BD2D17"/>
    <w:p w14:paraId="672D9EA7" w14:textId="77777777" w:rsidR="004B37B5" w:rsidRDefault="004B37B5" w:rsidP="00BD2D17"/>
    <w:p w14:paraId="77FCAB6B" w14:textId="77777777" w:rsidR="004A7DAB" w:rsidRDefault="004A7DAB" w:rsidP="00724A6A"/>
    <w:p w14:paraId="256559CC" w14:textId="034ED871" w:rsidR="00A71FE0" w:rsidRPr="004B37B5" w:rsidRDefault="00E05AA5" w:rsidP="00724A6A">
      <w:pPr>
        <w:rPr>
          <w:b/>
          <w:bCs/>
        </w:rPr>
      </w:pPr>
      <w:r w:rsidRPr="004B37B5">
        <w:rPr>
          <w:b/>
          <w:bCs/>
        </w:rPr>
        <w:lastRenderedPageBreak/>
        <w:t>Task 5</w:t>
      </w:r>
      <w:r w:rsidR="001674C0" w:rsidRPr="004B37B5">
        <w:rPr>
          <w:b/>
          <w:bCs/>
        </w:rPr>
        <w:t xml:space="preserve"> KPI for the microsit</w:t>
      </w:r>
      <w:r w:rsidR="00306507" w:rsidRPr="004B37B5">
        <w:rPr>
          <w:b/>
          <w:bCs/>
        </w:rPr>
        <w:t>e</w:t>
      </w:r>
    </w:p>
    <w:p w14:paraId="4F39D6C5" w14:textId="5B63DCFC" w:rsidR="00306507" w:rsidRDefault="00F341DB" w:rsidP="00724A6A">
      <w:r w:rsidRPr="00F341DB">
        <w:t>A Key Performance Indicator (KPI) is a measurable value that indicates how effectively a company or individual is achieving key business objectives.</w:t>
      </w:r>
      <w:r>
        <w:t xml:space="preserve"> </w:t>
      </w:r>
    </w:p>
    <w:p w14:paraId="2CD5E78D" w14:textId="5CB0B087" w:rsidR="008168EE" w:rsidRDefault="008168EE" w:rsidP="00724A6A">
      <w:r>
        <w:t xml:space="preserve">5.1 </w:t>
      </w:r>
      <w:r w:rsidR="004D1906">
        <w:t xml:space="preserve">Justification of KPI based on </w:t>
      </w:r>
      <w:r w:rsidR="00F94041">
        <w:t>research.</w:t>
      </w:r>
    </w:p>
    <w:p w14:paraId="1EA90C40" w14:textId="646EED8B" w:rsidR="00960C2F" w:rsidRDefault="00960C2F" w:rsidP="00724A6A">
      <w:r w:rsidRPr="00D51A00">
        <w:rPr>
          <w:noProof/>
        </w:rPr>
        <w:drawing>
          <wp:anchor distT="0" distB="0" distL="114300" distR="114300" simplePos="0" relativeHeight="252115968" behindDoc="1" locked="0" layoutInCell="1" allowOverlap="1" wp14:anchorId="6294FA5C" wp14:editId="4BAF70B6">
            <wp:simplePos x="0" y="0"/>
            <wp:positionH relativeFrom="column">
              <wp:posOffset>-259080</wp:posOffset>
            </wp:positionH>
            <wp:positionV relativeFrom="paragraph">
              <wp:posOffset>307975</wp:posOffset>
            </wp:positionV>
            <wp:extent cx="6416040" cy="3523615"/>
            <wp:effectExtent l="0" t="0" r="0" b="0"/>
            <wp:wrapTight wrapText="bothSides">
              <wp:wrapPolygon edited="0">
                <wp:start x="0" y="0"/>
                <wp:lineTo x="0" y="21487"/>
                <wp:lineTo x="21549" y="21487"/>
                <wp:lineTo x="21549" y="0"/>
                <wp:lineTo x="0" y="0"/>
              </wp:wrapPolygon>
            </wp:wrapTight>
            <wp:docPr id="147116614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943058" name="Picture 1"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416040" cy="3523615"/>
                    </a:xfrm>
                    <a:prstGeom prst="rect">
                      <a:avLst/>
                    </a:prstGeom>
                  </pic:spPr>
                </pic:pic>
              </a:graphicData>
            </a:graphic>
            <wp14:sizeRelH relativeFrom="margin">
              <wp14:pctWidth>0</wp14:pctWidth>
            </wp14:sizeRelH>
            <wp14:sizeRelV relativeFrom="margin">
              <wp14:pctHeight>0</wp14:pctHeight>
            </wp14:sizeRelV>
          </wp:anchor>
        </w:drawing>
      </w:r>
    </w:p>
    <w:p w14:paraId="360BCC26" w14:textId="52F7FE1E" w:rsidR="00A7640D" w:rsidRDefault="00A7640D" w:rsidP="00724A6A"/>
    <w:p w14:paraId="459AE363" w14:textId="678DDA9A" w:rsidR="00B20DFA" w:rsidRDefault="008168EE" w:rsidP="00B20DFA">
      <w:r>
        <w:t>As illustrated in the figure, the majority of users who visited the microsite are from cities within Sri Lanka, showing that most users accessed the site from this country. Additionally, there were visitors from cities in other countries such as India,</w:t>
      </w:r>
      <w:r w:rsidR="009C6967">
        <w:t xml:space="preserve"> Malaysia</w:t>
      </w:r>
      <w:r>
        <w:t>, Australia,</w:t>
      </w:r>
      <w:r w:rsidR="009C6967">
        <w:t xml:space="preserve"> UAE</w:t>
      </w:r>
      <w:r>
        <w:t xml:space="preserve"> etc</w:t>
      </w:r>
      <w:r w:rsidR="00B94019">
        <w:t>. However</w:t>
      </w:r>
      <w:r>
        <w:t xml:space="preserve"> the user base from these location is </w:t>
      </w:r>
      <w:r w:rsidR="00913A73">
        <w:t>very low compared to the users the site has from Sri Lanka</w:t>
      </w:r>
      <w:r>
        <w:t>.</w:t>
      </w:r>
      <w:r w:rsidR="00913A73">
        <w:t xml:space="preserve"> The need to increase the userbase from the </w:t>
      </w:r>
      <w:r w:rsidR="00B20DFA">
        <w:t>other countries is needed for global reach.</w:t>
      </w:r>
      <w:r>
        <w:t xml:space="preserve"> The </w:t>
      </w:r>
      <w:r w:rsidR="00A01505">
        <w:t>KPI</w:t>
      </w:r>
      <w:r>
        <w:t xml:space="preserve"> is to expand the user base globally, attracting visitors from a range of countries.</w:t>
      </w:r>
    </w:p>
    <w:p w14:paraId="5AB90779" w14:textId="7D957D11" w:rsidR="008168EE" w:rsidRDefault="00F94041" w:rsidP="008168EE">
      <w:r>
        <w:t>5.</w:t>
      </w:r>
      <w:r w:rsidR="00AE415D">
        <w:t>2</w:t>
      </w:r>
      <w:r>
        <w:t xml:space="preserve"> KPI </w:t>
      </w:r>
      <w:r w:rsidR="00AE415D">
        <w:t xml:space="preserve">Stated and </w:t>
      </w:r>
      <w:r w:rsidR="00A01505">
        <w:t xml:space="preserve">Justification </w:t>
      </w:r>
    </w:p>
    <w:tbl>
      <w:tblPr>
        <w:tblStyle w:val="TableGrid"/>
        <w:tblW w:w="0" w:type="auto"/>
        <w:tblLook w:val="04A0" w:firstRow="1" w:lastRow="0" w:firstColumn="1" w:lastColumn="0" w:noHBand="0" w:noVBand="1"/>
      </w:tblPr>
      <w:tblGrid>
        <w:gridCol w:w="2830"/>
        <w:gridCol w:w="6186"/>
      </w:tblGrid>
      <w:tr w:rsidR="005C3588" w14:paraId="710DAF92" w14:textId="77777777" w:rsidTr="000F7779">
        <w:tc>
          <w:tcPr>
            <w:tcW w:w="9016" w:type="dxa"/>
            <w:gridSpan w:val="2"/>
          </w:tcPr>
          <w:p w14:paraId="7D2434E2" w14:textId="6F68A260" w:rsidR="005C3588" w:rsidRPr="006C3AB7" w:rsidRDefault="006C3AB7" w:rsidP="005C3588">
            <w:pPr>
              <w:jc w:val="center"/>
              <w:rPr>
                <w:b/>
                <w:bCs/>
              </w:rPr>
            </w:pPr>
            <w:r w:rsidRPr="006C3AB7">
              <w:rPr>
                <w:b/>
                <w:bCs/>
              </w:rPr>
              <w:t xml:space="preserve">KPI - </w:t>
            </w:r>
            <w:r w:rsidR="005C3588" w:rsidRPr="006C3AB7">
              <w:rPr>
                <w:b/>
                <w:bCs/>
              </w:rPr>
              <w:t>Increase user visits from different countries</w:t>
            </w:r>
          </w:p>
        </w:tc>
      </w:tr>
      <w:tr w:rsidR="005C3588" w14:paraId="4F4BEE31" w14:textId="77777777" w:rsidTr="000F7779">
        <w:tc>
          <w:tcPr>
            <w:tcW w:w="2830" w:type="dxa"/>
          </w:tcPr>
          <w:p w14:paraId="35155C6A" w14:textId="1827A5B3" w:rsidR="005C3588" w:rsidRPr="006C3AB7" w:rsidRDefault="005C3588" w:rsidP="008168EE">
            <w:pPr>
              <w:rPr>
                <w:b/>
                <w:bCs/>
              </w:rPr>
            </w:pPr>
            <w:r w:rsidRPr="006C3AB7">
              <w:rPr>
                <w:b/>
                <w:bCs/>
              </w:rPr>
              <w:t>Brief Description</w:t>
            </w:r>
          </w:p>
        </w:tc>
        <w:tc>
          <w:tcPr>
            <w:tcW w:w="6186" w:type="dxa"/>
          </w:tcPr>
          <w:p w14:paraId="0F872966" w14:textId="1B90114B" w:rsidR="005C3588" w:rsidRDefault="00832C29" w:rsidP="008168EE">
            <w:r w:rsidRPr="00832C29">
              <w:t>Increase the number of international visitors to the microsite.</w:t>
            </w:r>
          </w:p>
        </w:tc>
      </w:tr>
      <w:tr w:rsidR="005C3588" w14:paraId="1B53D587" w14:textId="77777777" w:rsidTr="000F7779">
        <w:tc>
          <w:tcPr>
            <w:tcW w:w="2830" w:type="dxa"/>
          </w:tcPr>
          <w:p w14:paraId="2EFDBA39" w14:textId="7648997E" w:rsidR="005C3588" w:rsidRPr="006C3AB7" w:rsidRDefault="005C3588" w:rsidP="008168EE">
            <w:pPr>
              <w:rPr>
                <w:b/>
                <w:bCs/>
              </w:rPr>
            </w:pPr>
            <w:r w:rsidRPr="006C3AB7">
              <w:rPr>
                <w:b/>
                <w:bCs/>
              </w:rPr>
              <w:t>% Change</w:t>
            </w:r>
          </w:p>
        </w:tc>
        <w:tc>
          <w:tcPr>
            <w:tcW w:w="6186" w:type="dxa"/>
          </w:tcPr>
          <w:p w14:paraId="56DDF02D" w14:textId="79157E50" w:rsidR="005C3588" w:rsidRDefault="009143FB" w:rsidP="008168EE">
            <w:r w:rsidRPr="009143FB">
              <w:t>Target a 50% increase in international traffic over the next quarter.</w:t>
            </w:r>
          </w:p>
        </w:tc>
      </w:tr>
      <w:tr w:rsidR="005C3588" w14:paraId="5DD568B4" w14:textId="77777777" w:rsidTr="000F7779">
        <w:tc>
          <w:tcPr>
            <w:tcW w:w="2830" w:type="dxa"/>
          </w:tcPr>
          <w:p w14:paraId="7A335416" w14:textId="5348ABEA" w:rsidR="005C3588" w:rsidRPr="006C3AB7" w:rsidRDefault="005C3588" w:rsidP="008168EE">
            <w:pPr>
              <w:rPr>
                <w:b/>
                <w:bCs/>
              </w:rPr>
            </w:pPr>
            <w:r w:rsidRPr="006C3AB7">
              <w:rPr>
                <w:b/>
                <w:bCs/>
              </w:rPr>
              <w:t>Time Period</w:t>
            </w:r>
          </w:p>
        </w:tc>
        <w:tc>
          <w:tcPr>
            <w:tcW w:w="6186" w:type="dxa"/>
          </w:tcPr>
          <w:p w14:paraId="1E2DCB1A" w14:textId="43EB17EA" w:rsidR="005C3588" w:rsidRDefault="009143FB" w:rsidP="008168EE">
            <w:r w:rsidRPr="009143FB">
              <w:t>Next quarter (3 months)</w:t>
            </w:r>
          </w:p>
        </w:tc>
      </w:tr>
      <w:tr w:rsidR="005C3588" w14:paraId="425280A1" w14:textId="77777777" w:rsidTr="000F7779">
        <w:tc>
          <w:tcPr>
            <w:tcW w:w="2830" w:type="dxa"/>
          </w:tcPr>
          <w:p w14:paraId="5F1EAD70" w14:textId="518F2037" w:rsidR="005C3588" w:rsidRPr="006C3AB7" w:rsidRDefault="005C3588" w:rsidP="008168EE">
            <w:pPr>
              <w:rPr>
                <w:b/>
                <w:bCs/>
              </w:rPr>
            </w:pPr>
            <w:r w:rsidRPr="006C3AB7">
              <w:rPr>
                <w:b/>
                <w:bCs/>
              </w:rPr>
              <w:t>Actions to be taken</w:t>
            </w:r>
          </w:p>
        </w:tc>
        <w:tc>
          <w:tcPr>
            <w:tcW w:w="6186" w:type="dxa"/>
          </w:tcPr>
          <w:p w14:paraId="11D356DE" w14:textId="5878F11E" w:rsidR="006C3AB7" w:rsidRDefault="00A93152" w:rsidP="006C3AB7">
            <w:pPr>
              <w:spacing w:after="0" w:line="240" w:lineRule="auto"/>
            </w:pPr>
            <w:r>
              <w:t xml:space="preserve">1. </w:t>
            </w:r>
            <w:r w:rsidR="00F34486">
              <w:t xml:space="preserve">Implement international search engine </w:t>
            </w:r>
            <w:r w:rsidR="006C3AB7">
              <w:t xml:space="preserve">optimizing </w:t>
            </w:r>
            <w:r w:rsidR="00F34486">
              <w:t xml:space="preserve">to </w:t>
            </w:r>
            <w:r w:rsidR="006C3AB7">
              <w:t xml:space="preserve">the microsite by focusing on keywords that are popular in various countries. Key techniques include improving the site structure to better accommodate international </w:t>
            </w:r>
            <w:r w:rsidR="00296587">
              <w:t>audiences and</w:t>
            </w:r>
            <w:r w:rsidR="006C3AB7">
              <w:t xml:space="preserve"> building backlinks from international domains to enhance visibility in those</w:t>
            </w:r>
            <w:r w:rsidR="008B2ECE">
              <w:t xml:space="preserve"> </w:t>
            </w:r>
            <w:r w:rsidR="00296587">
              <w:lastRenderedPageBreak/>
              <w:t>countries</w:t>
            </w:r>
            <w:r w:rsidR="006C3AB7">
              <w:t xml:space="preserve">. These steps will help ensure that the microsite is more accessible and visible to a global audience, </w:t>
            </w:r>
            <w:r w:rsidR="00296587">
              <w:t>leading to</w:t>
            </w:r>
            <w:r w:rsidR="006C3AB7">
              <w:t xml:space="preserve"> increased international traffic.</w:t>
            </w:r>
          </w:p>
          <w:p w14:paraId="624D5909" w14:textId="61222F2F" w:rsidR="005568EB" w:rsidRDefault="005568EB" w:rsidP="008168EE"/>
          <w:p w14:paraId="2CBFB5E1" w14:textId="3941F599" w:rsidR="005568EB" w:rsidRDefault="005568EB" w:rsidP="00A71A16">
            <w:r w:rsidRPr="005568EB">
              <w:t xml:space="preserve">2. </w:t>
            </w:r>
            <w:r w:rsidR="00C144C8" w:rsidRPr="00C144C8">
              <w:t xml:space="preserve">Develop and run social media marketing campaigns aimed at attracting users from specific countries. This involves </w:t>
            </w:r>
            <w:r w:rsidR="00296587">
              <w:t>making</w:t>
            </w:r>
            <w:r w:rsidR="00C144C8" w:rsidRPr="00C144C8">
              <w:t xml:space="preserve"> content that </w:t>
            </w:r>
            <w:r w:rsidR="00296587">
              <w:t>is different for e</w:t>
            </w:r>
            <w:r w:rsidR="002F358E">
              <w:t xml:space="preserve">ach country by </w:t>
            </w:r>
            <w:r w:rsidR="00C144C8" w:rsidRPr="00C144C8">
              <w:t xml:space="preserve">posting at times that align with different time zones, and using popular social platforms in those </w:t>
            </w:r>
            <w:r w:rsidR="002F358E">
              <w:t>countries</w:t>
            </w:r>
            <w:r w:rsidR="00C144C8" w:rsidRPr="00C144C8">
              <w:t xml:space="preserve"> to </w:t>
            </w:r>
            <w:r w:rsidR="002F358E" w:rsidRPr="00C144C8">
              <w:t>increase</w:t>
            </w:r>
            <w:r w:rsidR="00C144C8" w:rsidRPr="00C144C8">
              <w:t xml:space="preserve"> visibility and engagement.</w:t>
            </w:r>
          </w:p>
          <w:p w14:paraId="52FEDFAA" w14:textId="77777777" w:rsidR="00330FE7" w:rsidRDefault="00330FE7" w:rsidP="00A71A16"/>
          <w:p w14:paraId="7F1B018A" w14:textId="7C914055" w:rsidR="005568EB" w:rsidRDefault="00A71A16" w:rsidP="009C6967">
            <w:r>
              <w:t>3</w:t>
            </w:r>
            <w:r w:rsidR="005568EB" w:rsidRPr="005568EB">
              <w:t xml:space="preserve">. </w:t>
            </w:r>
            <w:r w:rsidR="00330FE7">
              <w:t xml:space="preserve">Make the microsite's content available in multiple languages to reach a wider audience. </w:t>
            </w:r>
            <w:r w:rsidR="00635DB9">
              <w:t>Make us</w:t>
            </w:r>
            <w:r w:rsidR="003A04C8">
              <w:t>e</w:t>
            </w:r>
            <w:r w:rsidR="00635DB9">
              <w:t xml:space="preserve"> of a translator </w:t>
            </w:r>
            <w:r w:rsidR="003A04C8">
              <w:t>software to</w:t>
            </w:r>
            <w:r w:rsidR="00330FE7">
              <w:t xml:space="preserve"> </w:t>
            </w:r>
            <w:r w:rsidR="009C6967">
              <w:t>translate the website to different languages such as Malay, Tamil, Hindi, Arabic and more to make sure they</w:t>
            </w:r>
            <w:r w:rsidR="00330FE7">
              <w:t xml:space="preserve"> are. This approach will attract non-English speaking users</w:t>
            </w:r>
            <w:r w:rsidR="009C6967">
              <w:t>.</w:t>
            </w:r>
          </w:p>
          <w:p w14:paraId="5F303118" w14:textId="77777777" w:rsidR="00330FE7" w:rsidRDefault="00330FE7" w:rsidP="00330FE7"/>
          <w:p w14:paraId="5EBCDB25" w14:textId="0470DCBD" w:rsidR="002C4AFA" w:rsidRDefault="00A71A16" w:rsidP="002C4AFA">
            <w:pPr>
              <w:spacing w:after="0" w:line="240" w:lineRule="auto"/>
            </w:pPr>
            <w:r>
              <w:t>4</w:t>
            </w:r>
            <w:r w:rsidR="005568EB" w:rsidRPr="005568EB">
              <w:t xml:space="preserve">. </w:t>
            </w:r>
            <w:r w:rsidR="009C6967">
              <w:t>Have a specific</w:t>
            </w:r>
            <w:r w:rsidR="002C4AFA">
              <w:t xml:space="preserve"> advertising budget to focus more on international markets. This could include using ads targeted to specific locations, joining international advertising networks, and trying out various ad formats that are more appealing to audiences in different </w:t>
            </w:r>
            <w:r w:rsidR="009C6967">
              <w:t>location</w:t>
            </w:r>
            <w:r w:rsidR="002C4AFA">
              <w:t>.</w:t>
            </w:r>
          </w:p>
          <w:p w14:paraId="36F078AE" w14:textId="606083DB" w:rsidR="005C3588" w:rsidRDefault="005C3588" w:rsidP="008168EE"/>
        </w:tc>
      </w:tr>
      <w:tr w:rsidR="005C3588" w14:paraId="1CDC810B" w14:textId="77777777" w:rsidTr="000F7779">
        <w:tc>
          <w:tcPr>
            <w:tcW w:w="2830" w:type="dxa"/>
          </w:tcPr>
          <w:p w14:paraId="721D7D06" w14:textId="799DD19E" w:rsidR="005C3588" w:rsidRPr="006C3AB7" w:rsidRDefault="005C3588" w:rsidP="008168EE">
            <w:pPr>
              <w:rPr>
                <w:b/>
                <w:bCs/>
              </w:rPr>
            </w:pPr>
            <w:r w:rsidRPr="006C3AB7">
              <w:rPr>
                <w:b/>
                <w:bCs/>
              </w:rPr>
              <w:lastRenderedPageBreak/>
              <w:t>Monitoring Period</w:t>
            </w:r>
          </w:p>
        </w:tc>
        <w:tc>
          <w:tcPr>
            <w:tcW w:w="6186" w:type="dxa"/>
          </w:tcPr>
          <w:p w14:paraId="70523587" w14:textId="1EBAFC0C" w:rsidR="005C3588" w:rsidRDefault="00A93152" w:rsidP="008168EE">
            <w:r>
              <w:t>Every 2 weeks</w:t>
            </w:r>
          </w:p>
        </w:tc>
      </w:tr>
    </w:tbl>
    <w:p w14:paraId="613C7A52" w14:textId="77777777" w:rsidR="005C3588" w:rsidRDefault="005C3588" w:rsidP="008168EE"/>
    <w:p w14:paraId="076084DA" w14:textId="77777777" w:rsidR="008168EE" w:rsidRDefault="008168EE" w:rsidP="008168EE"/>
    <w:p w14:paraId="1CD55525" w14:textId="77777777" w:rsidR="008168EE" w:rsidRDefault="008168EE" w:rsidP="008168EE"/>
    <w:p w14:paraId="3F303DE4" w14:textId="77777777" w:rsidR="008168EE" w:rsidRDefault="008168EE" w:rsidP="008168EE"/>
    <w:p w14:paraId="38C31850" w14:textId="77777777" w:rsidR="008168EE" w:rsidRDefault="008168EE" w:rsidP="008168EE"/>
    <w:p w14:paraId="12D996B7" w14:textId="77777777" w:rsidR="008168EE" w:rsidRDefault="008168EE" w:rsidP="00724A6A"/>
    <w:p w14:paraId="0A3DD84C" w14:textId="77777777" w:rsidR="00A7640D" w:rsidRDefault="00A7640D" w:rsidP="00724A6A"/>
    <w:p w14:paraId="637A370E" w14:textId="77777777" w:rsidR="00A7640D" w:rsidRDefault="00A7640D" w:rsidP="00724A6A"/>
    <w:p w14:paraId="0A3C4AA5" w14:textId="77777777" w:rsidR="00A7640D" w:rsidRDefault="00A7640D" w:rsidP="00724A6A"/>
    <w:p w14:paraId="49489D1E" w14:textId="77777777" w:rsidR="00A7640D" w:rsidRDefault="00A7640D" w:rsidP="00724A6A"/>
    <w:p w14:paraId="4E6F2A71" w14:textId="77777777" w:rsidR="00A7640D" w:rsidRDefault="00A7640D" w:rsidP="00724A6A"/>
    <w:p w14:paraId="5DD5572F" w14:textId="77777777" w:rsidR="00A7640D" w:rsidRDefault="00A7640D" w:rsidP="00724A6A"/>
    <w:p w14:paraId="7CD87BD9" w14:textId="77777777" w:rsidR="00A7640D" w:rsidRDefault="00A7640D" w:rsidP="00724A6A"/>
    <w:p w14:paraId="7FF634E8" w14:textId="77777777" w:rsidR="00A71FE0" w:rsidRDefault="00A71FE0" w:rsidP="00724A6A"/>
    <w:p w14:paraId="19A96137" w14:textId="77777777" w:rsidR="00A71FE0" w:rsidRDefault="00A71FE0" w:rsidP="00724A6A"/>
    <w:p w14:paraId="211C9907" w14:textId="77777777" w:rsidR="00A71FE0" w:rsidRDefault="00A71FE0" w:rsidP="00724A6A"/>
    <w:p w14:paraId="00653D4B" w14:textId="77777777" w:rsidR="001366CD" w:rsidRDefault="001366CD" w:rsidP="00724A6A"/>
    <w:p w14:paraId="429BA3F4" w14:textId="77777777" w:rsidR="004A0840" w:rsidRDefault="004A0840" w:rsidP="00724A6A"/>
    <w:p w14:paraId="230AF557" w14:textId="77777777" w:rsidR="004A0840" w:rsidRDefault="004A0840" w:rsidP="00724A6A"/>
    <w:p w14:paraId="2CD5E793" w14:textId="77777777" w:rsidR="004A0840" w:rsidRDefault="004A0840" w:rsidP="00724A6A"/>
    <w:p w14:paraId="1C54BBD2" w14:textId="77777777" w:rsidR="004A0840" w:rsidRDefault="004A0840" w:rsidP="00724A6A"/>
    <w:p w14:paraId="5A27E322" w14:textId="77777777" w:rsidR="004A0840" w:rsidRDefault="004A0840" w:rsidP="00724A6A"/>
    <w:p w14:paraId="34984106" w14:textId="77777777" w:rsidR="004A0840" w:rsidRDefault="004A0840" w:rsidP="00724A6A"/>
    <w:p w14:paraId="2B0626A5" w14:textId="77777777" w:rsidR="004A0840" w:rsidRDefault="004A0840" w:rsidP="00724A6A"/>
    <w:p w14:paraId="380381A3" w14:textId="77777777" w:rsidR="004A0840" w:rsidRDefault="004A0840" w:rsidP="00724A6A"/>
    <w:p w14:paraId="51A22D6D" w14:textId="77777777" w:rsidR="004A0840" w:rsidRDefault="004A0840" w:rsidP="00724A6A"/>
    <w:p w14:paraId="33A9DB0C" w14:textId="77777777" w:rsidR="004A0840" w:rsidRDefault="004A0840" w:rsidP="00724A6A"/>
    <w:p w14:paraId="743FA36D" w14:textId="77777777" w:rsidR="004A0840" w:rsidRDefault="004A0840" w:rsidP="00724A6A"/>
    <w:p w14:paraId="2C2CF854" w14:textId="77777777" w:rsidR="004A0840" w:rsidRDefault="004A0840" w:rsidP="00724A6A"/>
    <w:p w14:paraId="1FD2B11C" w14:textId="77777777" w:rsidR="004A0840" w:rsidRDefault="004A0840" w:rsidP="00724A6A"/>
    <w:p w14:paraId="0D381B43" w14:textId="77777777" w:rsidR="004A0840" w:rsidRDefault="004A0840" w:rsidP="00724A6A"/>
    <w:p w14:paraId="43650C03" w14:textId="77777777" w:rsidR="004A0840" w:rsidRDefault="004A0840" w:rsidP="00724A6A"/>
    <w:p w14:paraId="623A3037" w14:textId="77777777" w:rsidR="004A0840" w:rsidRDefault="004A0840" w:rsidP="00724A6A"/>
    <w:p w14:paraId="7AEEB779" w14:textId="77777777" w:rsidR="004A0840" w:rsidRDefault="004A0840" w:rsidP="00724A6A"/>
    <w:p w14:paraId="5D1720BF" w14:textId="77777777" w:rsidR="004A0840" w:rsidRDefault="004A0840" w:rsidP="00724A6A"/>
    <w:p w14:paraId="2EBE8B62" w14:textId="77777777" w:rsidR="004A0840" w:rsidRDefault="004A0840" w:rsidP="00724A6A"/>
    <w:p w14:paraId="20807F49" w14:textId="77777777" w:rsidR="004A0840" w:rsidRDefault="004A0840" w:rsidP="00724A6A"/>
    <w:p w14:paraId="19798C9D" w14:textId="77777777" w:rsidR="004A0840" w:rsidRDefault="004A0840" w:rsidP="00724A6A"/>
    <w:p w14:paraId="084EB5AA" w14:textId="77777777" w:rsidR="004A0840" w:rsidRDefault="004A0840" w:rsidP="00724A6A"/>
    <w:p w14:paraId="4CFE5D44" w14:textId="77777777" w:rsidR="004A0840" w:rsidRDefault="004A0840" w:rsidP="00724A6A"/>
    <w:p w14:paraId="10A783E5" w14:textId="77777777" w:rsidR="001366CD" w:rsidRDefault="001366CD" w:rsidP="00724A6A"/>
    <w:p w14:paraId="42801649" w14:textId="77777777" w:rsidR="005C4E38" w:rsidRDefault="005C4E38" w:rsidP="00724A6A"/>
    <w:p w14:paraId="6C9A2223" w14:textId="23812B7A" w:rsidR="00371E31" w:rsidRDefault="004A0840" w:rsidP="00403006">
      <w:r>
        <w:lastRenderedPageBreak/>
        <w:t>Task 7</w:t>
      </w:r>
      <w:r w:rsidR="00403006">
        <w:t xml:space="preserve"> </w:t>
      </w:r>
      <w:r w:rsidR="00371E31">
        <w:t>Challenges and Issues in Web Analytics: Understanding User Activity Data</w:t>
      </w:r>
    </w:p>
    <w:p w14:paraId="701C7746" w14:textId="0FD40881" w:rsidR="00371E31" w:rsidRDefault="00371E31" w:rsidP="00403006">
      <w:pPr>
        <w:pStyle w:val="ListParagraph"/>
        <w:numPr>
          <w:ilvl w:val="1"/>
          <w:numId w:val="7"/>
        </w:numPr>
      </w:pPr>
      <w:r>
        <w:t>Challenges Related to the Calculation of Unique Visitors:</w:t>
      </w:r>
    </w:p>
    <w:p w14:paraId="60077C23" w14:textId="77777777" w:rsidR="00640C80" w:rsidRDefault="00DB158D" w:rsidP="00403006">
      <w:r>
        <w:t xml:space="preserve">Unique visitors are typically identified through cookies or IP addresses to differentiate individual users on a website. Accurately calculating the number of unique visitors is important for web </w:t>
      </w:r>
      <w:r w:rsidR="00586143">
        <w:t>analytics, however</w:t>
      </w:r>
      <w:r>
        <w:t>, this process can be complicated by several factors</w:t>
      </w:r>
      <w:r w:rsidR="00A8402C">
        <w:t>, such</w:t>
      </w:r>
      <w:r w:rsidR="00867D8F">
        <w:t xml:space="preserve"> as:</w:t>
      </w:r>
    </w:p>
    <w:p w14:paraId="599B328B" w14:textId="1B8BC6D4" w:rsidR="00C705F7" w:rsidRDefault="001B4BC8" w:rsidP="00C705F7">
      <w:pPr>
        <w:pStyle w:val="ListParagraph"/>
        <w:numPr>
          <w:ilvl w:val="0"/>
          <w:numId w:val="9"/>
        </w:numPr>
      </w:pPr>
      <w:r w:rsidRPr="001B4BC8">
        <w:rPr>
          <w:b/>
          <w:bCs/>
        </w:rPr>
        <w:t>Using multiple devices and browsers</w:t>
      </w:r>
      <w:r w:rsidR="00792A18">
        <w:t xml:space="preserve"> - </w:t>
      </w:r>
      <w:r w:rsidR="00792A18" w:rsidRPr="00792A18">
        <w:t>A single user accessing the site from different devices or browsers may be counted as multiple unique visitors, leading to an overcount of actual visitor numbers.</w:t>
      </w:r>
    </w:p>
    <w:p w14:paraId="17680025" w14:textId="21612EA2" w:rsidR="00C705F7" w:rsidRDefault="001B4BC8" w:rsidP="00C705F7">
      <w:pPr>
        <w:pStyle w:val="ListParagraph"/>
        <w:numPr>
          <w:ilvl w:val="0"/>
          <w:numId w:val="9"/>
        </w:numPr>
      </w:pPr>
      <w:r w:rsidRPr="001B4BC8">
        <w:rPr>
          <w:b/>
          <w:bCs/>
        </w:rPr>
        <w:t>Clearing Cookies</w:t>
      </w:r>
      <w:r w:rsidR="00792A18">
        <w:t xml:space="preserve"> - </w:t>
      </w:r>
      <w:r w:rsidR="00594C26" w:rsidRPr="00594C26">
        <w:t>If users clear their cookies</w:t>
      </w:r>
      <w:r w:rsidR="005C72FB">
        <w:t xml:space="preserve"> </w:t>
      </w:r>
      <w:r w:rsidR="00743A69">
        <w:t>regularly</w:t>
      </w:r>
      <w:r w:rsidR="00594C26" w:rsidRPr="00594C26">
        <w:t xml:space="preserve">, </w:t>
      </w:r>
      <w:r w:rsidR="00743A69">
        <w:t>when they re</w:t>
      </w:r>
      <w:r w:rsidR="00594C26" w:rsidRPr="00594C26">
        <w:t xml:space="preserve">visit </w:t>
      </w:r>
      <w:r w:rsidR="00743A69">
        <w:t>it might</w:t>
      </w:r>
      <w:r w:rsidR="00594C26" w:rsidRPr="00594C26">
        <w:t xml:space="preserve"> be incorrectly recorded as a visit from a new user, </w:t>
      </w:r>
      <w:r w:rsidR="00594C26">
        <w:t>increasing</w:t>
      </w:r>
      <w:r w:rsidR="00594C26" w:rsidRPr="00594C26">
        <w:t xml:space="preserve"> the unique visitor count.</w:t>
      </w:r>
    </w:p>
    <w:p w14:paraId="36AB61D9" w14:textId="505E38DC" w:rsidR="00C705F7" w:rsidRDefault="001B4BC8" w:rsidP="00C705F7">
      <w:pPr>
        <w:pStyle w:val="ListParagraph"/>
        <w:numPr>
          <w:ilvl w:val="0"/>
          <w:numId w:val="9"/>
        </w:numPr>
      </w:pPr>
      <w:r w:rsidRPr="001B4BC8">
        <w:rPr>
          <w:b/>
          <w:bCs/>
        </w:rPr>
        <w:t>Using VPNs or private browsing</w:t>
      </w:r>
      <w:r w:rsidRPr="001B4BC8">
        <w:t xml:space="preserve"> </w:t>
      </w:r>
      <w:r w:rsidR="00594C26">
        <w:t xml:space="preserve">- </w:t>
      </w:r>
      <w:r w:rsidR="00C133D3" w:rsidRPr="00C133D3">
        <w:t>VPNs and private browsing hide or change user IP addresses and prevent</w:t>
      </w:r>
      <w:r w:rsidR="008931F2">
        <w:t xml:space="preserve"> storing cookies</w:t>
      </w:r>
      <w:r w:rsidR="00C133D3" w:rsidRPr="00C133D3">
        <w:t xml:space="preserve">, </w:t>
      </w:r>
      <w:r w:rsidR="008931F2">
        <w:t xml:space="preserve">which would </w:t>
      </w:r>
      <w:r w:rsidR="006942BD">
        <w:t>reduce</w:t>
      </w:r>
      <w:r w:rsidR="00C133D3" w:rsidRPr="00C133D3">
        <w:t xml:space="preserve"> </w:t>
      </w:r>
      <w:r w:rsidR="006942BD">
        <w:t>the accuracy of</w:t>
      </w:r>
      <w:r w:rsidR="00C133D3" w:rsidRPr="00C133D3">
        <w:t xml:space="preserve"> tracking </w:t>
      </w:r>
      <w:r w:rsidR="006942BD">
        <w:t>users. This would</w:t>
      </w:r>
      <w:r w:rsidR="00C133D3" w:rsidRPr="00C133D3">
        <w:t xml:space="preserve"> result</w:t>
      </w:r>
      <w:r w:rsidR="006942BD">
        <w:t xml:space="preserve"> </w:t>
      </w:r>
      <w:r w:rsidR="00C133D3" w:rsidRPr="00C133D3">
        <w:t>in a miscount of new and returning users.</w:t>
      </w:r>
    </w:p>
    <w:p w14:paraId="2F79C457" w14:textId="3F3A688F" w:rsidR="001357B1" w:rsidRDefault="00DB158D" w:rsidP="00D65FC9">
      <w:r>
        <w:t xml:space="preserve"> These factors may result in the undercounting or overcounting of unique visitors</w:t>
      </w:r>
      <w:r w:rsidR="00586143">
        <w:t xml:space="preserve"> since some </w:t>
      </w:r>
      <w:r>
        <w:t xml:space="preserve">users might be </w:t>
      </w:r>
      <w:r w:rsidR="00D65FC9">
        <w:t>incorrectly</w:t>
      </w:r>
      <w:r>
        <w:t xml:space="preserve"> identified as multiple visitors or might not be tracked at all. </w:t>
      </w:r>
    </w:p>
    <w:p w14:paraId="442D72C4" w14:textId="77777777" w:rsidR="00D65FC9" w:rsidRDefault="00D65FC9" w:rsidP="00D65FC9"/>
    <w:p w14:paraId="18D9012C" w14:textId="7628982C" w:rsidR="00371E31" w:rsidRDefault="00371E31" w:rsidP="00640C80">
      <w:pPr>
        <w:pStyle w:val="ListParagraph"/>
        <w:numPr>
          <w:ilvl w:val="1"/>
          <w:numId w:val="7"/>
        </w:numPr>
      </w:pPr>
      <w:r>
        <w:t>Differences Between “Visitors”, “New Visitors”, and “Unique Visitors”:</w:t>
      </w:r>
    </w:p>
    <w:p w14:paraId="61A721FE" w14:textId="2CCB1881" w:rsidR="002E2DAE" w:rsidRDefault="002E2DAE" w:rsidP="002E2DAE">
      <w:r>
        <w:t>The term “Visitors”, “New Visitors”, and “Unique Visitors” are</w:t>
      </w:r>
      <w:r w:rsidR="00BB38A7">
        <w:t xml:space="preserve"> commonly used in the practice of web analytics</w:t>
      </w:r>
      <w:r w:rsidR="00D1311A">
        <w:t xml:space="preserve"> to identify user engagement</w:t>
      </w:r>
      <w:r w:rsidR="00171ECB">
        <w:t xml:space="preserve"> on a website</w:t>
      </w:r>
      <w:r w:rsidR="005F0FAA">
        <w:t xml:space="preserve">. The definition of these terms </w:t>
      </w:r>
      <w:r w:rsidR="0026302C">
        <w:t>are</w:t>
      </w:r>
      <w:r w:rsidR="005F0FAA">
        <w:t>:</w:t>
      </w:r>
    </w:p>
    <w:p w14:paraId="580EC096" w14:textId="329FADD2" w:rsidR="00371E31" w:rsidRDefault="00371E31" w:rsidP="005F0FAA">
      <w:pPr>
        <w:pStyle w:val="ListParagraph"/>
        <w:numPr>
          <w:ilvl w:val="0"/>
          <w:numId w:val="6"/>
        </w:numPr>
      </w:pPr>
      <w:r w:rsidRPr="00D65FC9">
        <w:rPr>
          <w:b/>
          <w:bCs/>
        </w:rPr>
        <w:t>Visitors</w:t>
      </w:r>
      <w:r w:rsidR="007837E3">
        <w:t xml:space="preserve"> - </w:t>
      </w:r>
      <w:r>
        <w:t xml:space="preserve">This term refers to </w:t>
      </w:r>
      <w:r w:rsidR="004B2652">
        <w:t>total number of</w:t>
      </w:r>
      <w:r w:rsidR="003B3791">
        <w:t xml:space="preserve"> </w:t>
      </w:r>
      <w:r w:rsidR="004115C8">
        <w:t xml:space="preserve">users </w:t>
      </w:r>
      <w:r>
        <w:t xml:space="preserve">who access a </w:t>
      </w:r>
      <w:r w:rsidR="008352BE">
        <w:t>website</w:t>
      </w:r>
      <w:r w:rsidR="003B3791">
        <w:t>. T</w:t>
      </w:r>
      <w:r w:rsidR="00E6118D">
        <w:t>hey are</w:t>
      </w:r>
      <w:r w:rsidR="00D50CF6">
        <w:t xml:space="preserve"> either</w:t>
      </w:r>
      <w:r w:rsidR="00E6118D">
        <w:t xml:space="preserve"> new visitors or returning visitors of the website</w:t>
      </w:r>
      <w:r>
        <w:t>.</w:t>
      </w:r>
    </w:p>
    <w:p w14:paraId="363990F5" w14:textId="309C383A" w:rsidR="003B3791" w:rsidRDefault="00371E31" w:rsidP="00011A54">
      <w:pPr>
        <w:pStyle w:val="ListParagraph"/>
        <w:numPr>
          <w:ilvl w:val="0"/>
          <w:numId w:val="6"/>
        </w:numPr>
      </w:pPr>
      <w:r w:rsidRPr="00D65FC9">
        <w:rPr>
          <w:b/>
          <w:bCs/>
        </w:rPr>
        <w:t>New Visitors</w:t>
      </w:r>
      <w:r w:rsidR="007837E3">
        <w:t xml:space="preserve"> </w:t>
      </w:r>
      <w:r w:rsidR="00B17861">
        <w:t>–</w:t>
      </w:r>
      <w:r>
        <w:t xml:space="preserve"> </w:t>
      </w:r>
      <w:r w:rsidR="00B17861">
        <w:t>These</w:t>
      </w:r>
      <w:r>
        <w:t xml:space="preserve"> are </w:t>
      </w:r>
      <w:r w:rsidR="00C61CA3">
        <w:t>visitor</w:t>
      </w:r>
      <w:r w:rsidR="007837E3">
        <w:t>s</w:t>
      </w:r>
      <w:r w:rsidR="00C61CA3">
        <w:t xml:space="preserve"> who access the website for the first</w:t>
      </w:r>
      <w:r w:rsidR="00E6118D">
        <w:t xml:space="preserve"> </w:t>
      </w:r>
      <w:r>
        <w:t>time during a</w:t>
      </w:r>
      <w:r w:rsidR="00FD3A83">
        <w:t xml:space="preserve">n allocated </w:t>
      </w:r>
      <w:r w:rsidR="00044F07">
        <w:t>time</w:t>
      </w:r>
      <w:r>
        <w:t xml:space="preserve">. </w:t>
      </w:r>
    </w:p>
    <w:p w14:paraId="24532C03" w14:textId="41DBB7F1" w:rsidR="008456AB" w:rsidRDefault="00371E31" w:rsidP="00B17861">
      <w:pPr>
        <w:pStyle w:val="ListParagraph"/>
        <w:numPr>
          <w:ilvl w:val="0"/>
          <w:numId w:val="6"/>
        </w:numPr>
      </w:pPr>
      <w:r w:rsidRPr="00D65FC9">
        <w:rPr>
          <w:b/>
          <w:bCs/>
        </w:rPr>
        <w:t>Unique Visitors</w:t>
      </w:r>
      <w:r w:rsidR="007837E3">
        <w:t xml:space="preserve"> - </w:t>
      </w:r>
      <w:r w:rsidR="003D0EF1">
        <w:t>These</w:t>
      </w:r>
      <w:r w:rsidR="00191A30">
        <w:t xml:space="preserve"> are visitors </w:t>
      </w:r>
      <w:r w:rsidR="0064035D" w:rsidRPr="0064035D">
        <w:t>who accesses the site</w:t>
      </w:r>
      <w:r w:rsidR="00191A30">
        <w:t xml:space="preserve"> and</w:t>
      </w:r>
      <w:r w:rsidR="00140424">
        <w:t xml:space="preserve"> is identified</w:t>
      </w:r>
      <w:r>
        <w:t xml:space="preserve"> </w:t>
      </w:r>
      <w:r w:rsidR="007C6DA6">
        <w:t xml:space="preserve">as </w:t>
      </w:r>
      <w:r w:rsidR="00BA6D07">
        <w:t>a</w:t>
      </w:r>
      <w:r w:rsidR="00D66068">
        <w:t xml:space="preserve"> unique visitor by tracking methods</w:t>
      </w:r>
      <w:r>
        <w:t xml:space="preserve"> </w:t>
      </w:r>
      <w:r w:rsidR="008456AB">
        <w:t xml:space="preserve">such as the user </w:t>
      </w:r>
      <w:r>
        <w:t xml:space="preserve">of cookies </w:t>
      </w:r>
      <w:r w:rsidR="008456AB">
        <w:t>or</w:t>
      </w:r>
      <w:r>
        <w:t xml:space="preserve"> IP addresses</w:t>
      </w:r>
      <w:r w:rsidR="00073D0F">
        <w:t xml:space="preserve">, </w:t>
      </w:r>
      <w:r w:rsidR="00E05038">
        <w:t>even if they visit the site multiple time during an allocated time</w:t>
      </w:r>
      <w:r w:rsidR="008456AB">
        <w:t>.</w:t>
      </w:r>
    </w:p>
    <w:p w14:paraId="09519733" w14:textId="0D2DCE81" w:rsidR="00371E31" w:rsidRDefault="00640C80" w:rsidP="008456AB">
      <w:r>
        <w:t xml:space="preserve">7.3 </w:t>
      </w:r>
      <w:r w:rsidR="00371E31">
        <w:t>Challenges Associated with Measuring Session Duration and Page Time:</w:t>
      </w:r>
    </w:p>
    <w:p w14:paraId="4EA34247" w14:textId="77777777" w:rsidR="003F021B" w:rsidRDefault="00371E31" w:rsidP="00371E31">
      <w:r>
        <w:t>Measuring the duration of a session and the time spent on individual web pages presents several challenges.</w:t>
      </w:r>
      <w:r w:rsidR="003F021B">
        <w:t xml:space="preserve"> Reasons for this are:</w:t>
      </w:r>
    </w:p>
    <w:p w14:paraId="7D6EF5B0" w14:textId="312AE8CD" w:rsidR="00260677" w:rsidRDefault="009400AF" w:rsidP="00366143">
      <w:r w:rsidRPr="000F28CC">
        <w:rPr>
          <w:b/>
          <w:bCs/>
        </w:rPr>
        <w:t>User Inactivity</w:t>
      </w:r>
      <w:r w:rsidR="000F28CC" w:rsidRPr="000F28CC">
        <w:rPr>
          <w:b/>
          <w:bCs/>
        </w:rPr>
        <w:t xml:space="preserve"> -</w:t>
      </w:r>
      <w:r w:rsidR="000F28CC">
        <w:t xml:space="preserve"> </w:t>
      </w:r>
      <w:r w:rsidR="00366143">
        <w:t>Identifying if a user is actively interacting with a webpage or has left it open is a challenge in web analytics. Analytics tools continue to count time as if the user is actively engaged, even if there no real interaction. This can lead to overestimated measurements of user engagement and time spent on the site, particularly if a user leaves a tab open but inactive.</w:t>
      </w:r>
    </w:p>
    <w:p w14:paraId="45252399" w14:textId="74DF179C" w:rsidR="00A50F60" w:rsidRPr="00A50F60" w:rsidRDefault="00A50F60" w:rsidP="0085040F">
      <w:r w:rsidRPr="009233ED">
        <w:rPr>
          <w:b/>
          <w:bCs/>
        </w:rPr>
        <w:t>Single Page Visits</w:t>
      </w:r>
      <w:r w:rsidR="000F28CC">
        <w:rPr>
          <w:b/>
          <w:bCs/>
        </w:rPr>
        <w:t xml:space="preserve"> -</w:t>
      </w:r>
      <w:r>
        <w:t xml:space="preserve"> </w:t>
      </w:r>
      <w:r w:rsidRPr="00A50F60">
        <w:t xml:space="preserve">For sessions that involves user visiting only one page without visiting other pages on the </w:t>
      </w:r>
      <w:r w:rsidR="009233ED" w:rsidRPr="00A50F60">
        <w:t>site, measuring</w:t>
      </w:r>
      <w:r w:rsidRPr="00A50F60">
        <w:t xml:space="preserve"> session duration accurately becomes an issue. Even if a user engaging with a content heavy page for a long time, some analytics tools frequently record the session duration as zero, finding it difficult to calculate the actual length of the session.</w:t>
      </w:r>
    </w:p>
    <w:p w14:paraId="31B1527A" w14:textId="47D8CEAE" w:rsidR="00951FA1" w:rsidRDefault="00F15AD9" w:rsidP="00CB6535">
      <w:r w:rsidRPr="009400AF">
        <w:rPr>
          <w:b/>
          <w:bCs/>
        </w:rPr>
        <w:lastRenderedPageBreak/>
        <w:t xml:space="preserve">Use of Multiple Tabs or Windows </w:t>
      </w:r>
      <w:r w:rsidR="000F28CC">
        <w:rPr>
          <w:b/>
          <w:bCs/>
        </w:rPr>
        <w:t>-</w:t>
      </w:r>
      <w:r>
        <w:t xml:space="preserve"> </w:t>
      </w:r>
      <w:r w:rsidR="00CB6535">
        <w:t>When users have multiple tabs or windows open, accurately measuring session duration and page time is challenging. Analytics tools find it difficult to identify which tab or window is active, leading to inaccuracy in session metrics. Users may switch between tabs, resulting the analytical tool to miscalculate user engagement for inactive but open tabs.</w:t>
      </w:r>
    </w:p>
    <w:p w14:paraId="0ED02E68" w14:textId="3B8CA0AF" w:rsidR="009233ED" w:rsidRDefault="006C2F3B" w:rsidP="001C2551">
      <w:r w:rsidRPr="006C2F3B">
        <w:rPr>
          <w:b/>
          <w:bCs/>
        </w:rPr>
        <w:t>User privacy settings</w:t>
      </w:r>
      <w:r w:rsidR="000F28CC">
        <w:rPr>
          <w:b/>
          <w:bCs/>
        </w:rPr>
        <w:t xml:space="preserve"> - </w:t>
      </w:r>
      <w:r w:rsidR="004E6974" w:rsidRPr="004E6974">
        <w:t xml:space="preserve">When users enable privacy settings like </w:t>
      </w:r>
      <w:r w:rsidR="00BC4CAA">
        <w:t>disabling tracking</w:t>
      </w:r>
      <w:r w:rsidR="004E6974" w:rsidRPr="004E6974">
        <w:t xml:space="preserve"> or use browsers that limit or block cookies, it can affect web analytics by limiting the data that can be collected. As a result, analytics tools may not fully identify user activities, leading to inaccuracies in calculating session duration and time spent on pages.</w:t>
      </w:r>
    </w:p>
    <w:p w14:paraId="2D7E79DD" w14:textId="7E8A4EFE" w:rsidR="00371E31" w:rsidRDefault="001F377D" w:rsidP="000E47E6">
      <w:r w:rsidRPr="009723FB">
        <w:rPr>
          <w:b/>
          <w:bCs/>
        </w:rPr>
        <w:t>Same user with multiple devices</w:t>
      </w:r>
      <w:r w:rsidR="000E47E6" w:rsidRPr="009723FB">
        <w:rPr>
          <w:b/>
          <w:bCs/>
        </w:rPr>
        <w:t xml:space="preserve"> </w:t>
      </w:r>
      <w:r w:rsidR="006F653C" w:rsidRPr="009723FB">
        <w:rPr>
          <w:b/>
          <w:bCs/>
        </w:rPr>
        <w:t>–</w:t>
      </w:r>
      <w:r w:rsidR="000E47E6">
        <w:t xml:space="preserve"> </w:t>
      </w:r>
      <w:r w:rsidR="006F653C">
        <w:t>When pages</w:t>
      </w:r>
      <w:r w:rsidR="000E47E6">
        <w:t xml:space="preserve"> refresh</w:t>
      </w:r>
      <w:r w:rsidR="006F653C">
        <w:t xml:space="preserve"> automatically, it can</w:t>
      </w:r>
      <w:r w:rsidR="000E47E6">
        <w:t xml:space="preserve"> </w:t>
      </w:r>
      <w:r w:rsidR="00C10C17">
        <w:t>increase</w:t>
      </w:r>
      <w:r w:rsidR="000E47E6">
        <w:t xml:space="preserve"> </w:t>
      </w:r>
      <w:r w:rsidR="00470DA8">
        <w:t xml:space="preserve">page </w:t>
      </w:r>
      <w:r w:rsidR="000E47E6">
        <w:t>analytics by counting each refresh as a new page view</w:t>
      </w:r>
      <w:r w:rsidR="00470DA8">
        <w:t>.</w:t>
      </w:r>
      <w:r w:rsidR="000E47E6">
        <w:t xml:space="preserve"> </w:t>
      </w:r>
      <w:r w:rsidR="00470DA8">
        <w:t>This</w:t>
      </w:r>
      <w:r w:rsidR="000E47E6">
        <w:t xml:space="preserve"> increases the time reported on a page and </w:t>
      </w:r>
      <w:r w:rsidR="008731EA">
        <w:t>changes</w:t>
      </w:r>
      <w:r w:rsidR="000E47E6">
        <w:t xml:space="preserve"> </w:t>
      </w:r>
      <w:r w:rsidR="009723FB">
        <w:t>measurements</w:t>
      </w:r>
      <w:r w:rsidR="000E47E6">
        <w:t xml:space="preserve"> like </w:t>
      </w:r>
      <w:r w:rsidR="009723FB">
        <w:t xml:space="preserve">the </w:t>
      </w:r>
      <w:r w:rsidR="000E47E6">
        <w:t xml:space="preserve">bounce rate. This makes it </w:t>
      </w:r>
      <w:r w:rsidR="008731EA">
        <w:t>challenging</w:t>
      </w:r>
      <w:r w:rsidR="000E47E6">
        <w:t xml:space="preserve"> to tell apart user activity from automatic refreshes</w:t>
      </w:r>
      <w:r w:rsidR="008731EA">
        <w:t>, resulting in</w:t>
      </w:r>
      <w:r w:rsidR="000E47E6">
        <w:t xml:space="preserve"> errors in understanding user engagement.</w:t>
      </w:r>
    </w:p>
    <w:p w14:paraId="6815E149" w14:textId="77777777" w:rsidR="00371E31" w:rsidRDefault="00371E31" w:rsidP="00371E31">
      <w:r>
        <w:t>4. The “Hotel Problem” Explained:</w:t>
      </w:r>
    </w:p>
    <w:p w14:paraId="2A708ABB" w14:textId="77777777" w:rsidR="00371E31" w:rsidRDefault="00371E31" w:rsidP="00371E31">
      <w:r>
        <w:t>The “hotel problem” in web analytics refers to the difficulty in tracking the exact moment a visitor "checks out" or leaves a website. Similar to a guest in a hotel who may leave the room without checking out at the front desk, a web visitor may exit a site by closing the browser or tab without navigating to another page, thereby not triggering a "session end" in the analytics tracking. This results in inaccurate measurements of session duration and can skew metrics like bounce rate and time on site, leading to potential misinterpretation of user engagement.</w:t>
      </w:r>
    </w:p>
    <w:p w14:paraId="5043358C" w14:textId="77777777" w:rsidR="005F1853" w:rsidRDefault="005F1853" w:rsidP="005F1853">
      <w:r>
        <w:t>Details of the Hotel Problem</w:t>
      </w:r>
    </w:p>
    <w:p w14:paraId="3D6A2DC0" w14:textId="77777777" w:rsidR="005F1853" w:rsidRDefault="005F1853" w:rsidP="005F1853">
      <w:r>
        <w:t>Session Cutoff at Midnight: Most analytics platforms are programmed to end a session at midnight. If a user is actively engaged with a site as midnight approaches, any activity that continues into the next day is often either recorded as part of the previous day's session or starts a new session entirely. This makes it difficult to accurately assign the engagement to the correct day.</w:t>
      </w:r>
    </w:p>
    <w:p w14:paraId="2D69FC30" w14:textId="77777777" w:rsidR="005F1853" w:rsidRDefault="005F1853" w:rsidP="005F1853">
      <w:r>
        <w:t>Accurate Time Attribution: The problem compounds when considering users in different time zones. For example, a user in one time zone may be browsing a site after midnight, which might still be "business hours" in another time zone where the site's server is located. The discrepancy between local time (user’s perspective) and server time (analytics perspective) can lead to incorrect data capture about when activities occurred.</w:t>
      </w:r>
    </w:p>
    <w:p w14:paraId="55FC8452" w14:textId="77777777" w:rsidR="005F1853" w:rsidRDefault="005F1853" w:rsidP="005F1853">
      <w:r>
        <w:t xml:space="preserve">Impact on Data Analysis: From an analysis standpoint, the hotel problem can skew important metrics such as session duration, time on site, and the user activity timeline. For businesses that make decisions based on user engagement patterns during specific times of the day, this can lead to misinterpretations of peak activity times, user </w:t>
      </w:r>
      <w:proofErr w:type="spellStart"/>
      <w:r>
        <w:t>behavior</w:t>
      </w:r>
      <w:proofErr w:type="spellEnd"/>
      <w:r>
        <w:t>, and the overall effectiveness of content or ads scheduled around these times.</w:t>
      </w:r>
    </w:p>
    <w:p w14:paraId="31A13793" w14:textId="536D112F" w:rsidR="00D17439" w:rsidRDefault="005F1853" w:rsidP="005F1853">
      <w:r>
        <w:t xml:space="preserve">Session Continuity Issues: Furthermore, the arbitrary cutoff of sessions at midnight can affect the continuity of data, especially in scenarios where user engagement is high during late hours. This artificial segmentation of sessions might result in fragmented user journeys, complicating efforts to track and </w:t>
      </w:r>
      <w:proofErr w:type="spellStart"/>
      <w:r>
        <w:t>analyze</w:t>
      </w:r>
      <w:proofErr w:type="spellEnd"/>
      <w:r>
        <w:t xml:space="preserve"> prolonged user interactions over time.</w:t>
      </w:r>
    </w:p>
    <w:p w14:paraId="3A870046" w14:textId="77777777" w:rsidR="00371E31" w:rsidRDefault="00371E31" w:rsidP="00371E31"/>
    <w:p w14:paraId="68225D30" w14:textId="77777777" w:rsidR="00371E31" w:rsidRDefault="00371E31" w:rsidP="00371E31">
      <w:r>
        <w:t>5. Other Problems Related to Data Misinterpretation in Web Analytics:</w:t>
      </w:r>
    </w:p>
    <w:p w14:paraId="109BBDA1" w14:textId="6EF2CA68" w:rsidR="00140681" w:rsidRDefault="00875E40" w:rsidP="00A70FB4">
      <w:r w:rsidRPr="00BE11E1">
        <w:rPr>
          <w:b/>
          <w:bCs/>
        </w:rPr>
        <w:t xml:space="preserve">Data </w:t>
      </w:r>
      <w:r w:rsidR="00A622C2" w:rsidRPr="00BE11E1">
        <w:rPr>
          <w:b/>
          <w:bCs/>
        </w:rPr>
        <w:t xml:space="preserve">Sampling </w:t>
      </w:r>
      <w:r w:rsidR="00BE11E1" w:rsidRPr="00BE11E1">
        <w:rPr>
          <w:b/>
          <w:bCs/>
        </w:rPr>
        <w:t>errors</w:t>
      </w:r>
      <w:r w:rsidR="00BE11E1">
        <w:t xml:space="preserve"> </w:t>
      </w:r>
      <w:r w:rsidR="00BE11E1" w:rsidRPr="00A70FB4">
        <w:rPr>
          <w:b/>
          <w:bCs/>
        </w:rPr>
        <w:t>–</w:t>
      </w:r>
      <w:r w:rsidR="00BE11E1">
        <w:t xml:space="preserve"> Web analytic tool use d</w:t>
      </w:r>
      <w:r w:rsidR="00BE11E1">
        <w:t>ata sampling</w:t>
      </w:r>
      <w:r w:rsidR="00BE11E1">
        <w:t>,</w:t>
      </w:r>
      <w:r w:rsidR="00A70FB4">
        <w:t xml:space="preserve"> this </w:t>
      </w:r>
      <w:r w:rsidR="00BE11E1">
        <w:t>can reduce accuracy since it only uses a portion of the data to draw conclusions about the entire dataset. This is problematic when dealing with large datasets, since the incomplete data can lead to misinterpretations of user engagement and traffic metrics.</w:t>
      </w:r>
    </w:p>
    <w:p w14:paraId="7A0EA833" w14:textId="6899E655" w:rsidR="00E5315A" w:rsidRDefault="008A5E0A" w:rsidP="00371E31">
      <w:r w:rsidRPr="00A70FB4">
        <w:rPr>
          <w:b/>
          <w:bCs/>
        </w:rPr>
        <w:t>Private Browsing</w:t>
      </w:r>
      <w:r w:rsidR="00A70FB4">
        <w:rPr>
          <w:b/>
          <w:bCs/>
        </w:rPr>
        <w:t xml:space="preserve"> –</w:t>
      </w:r>
      <w:r w:rsidR="00E5315A" w:rsidRPr="00E5315A">
        <w:t xml:space="preserve"> </w:t>
      </w:r>
      <w:r w:rsidR="00A70FB4">
        <w:t>Since there is an increase with</w:t>
      </w:r>
      <w:r w:rsidR="006C6CC0" w:rsidRPr="006C6CC0">
        <w:t xml:space="preserve"> data privacy</w:t>
      </w:r>
      <w:r w:rsidR="00A70FB4">
        <w:t xml:space="preserve">, </w:t>
      </w:r>
      <w:r w:rsidR="006C6CC0" w:rsidRPr="006C6CC0">
        <w:t xml:space="preserve">more users are </w:t>
      </w:r>
      <w:r w:rsidR="00531EC3" w:rsidRPr="006C6CC0">
        <w:t>avoiding tracking</w:t>
      </w:r>
      <w:r w:rsidR="006C6CC0" w:rsidRPr="006C6CC0">
        <w:t xml:space="preserve"> </w:t>
      </w:r>
      <w:r w:rsidR="003C5DB8">
        <w:t xml:space="preserve">by </w:t>
      </w:r>
      <w:r w:rsidR="003C5DB8" w:rsidRPr="006C6CC0">
        <w:t>using</w:t>
      </w:r>
      <w:r w:rsidR="006C6CC0" w:rsidRPr="006C6CC0">
        <w:t xml:space="preserve"> browsers and extensions that block cookies. This reduces the amount of data collected about user </w:t>
      </w:r>
      <w:r w:rsidRPr="006C6CC0">
        <w:t>behaviour</w:t>
      </w:r>
      <w:r>
        <w:t>.</w:t>
      </w:r>
    </w:p>
    <w:p w14:paraId="706EB069" w14:textId="43174EA4" w:rsidR="00371E31" w:rsidRDefault="002B78D3" w:rsidP="00531EC3">
      <w:r w:rsidRPr="00A70FB4">
        <w:rPr>
          <w:b/>
          <w:bCs/>
        </w:rPr>
        <w:t>Multiple Device Tracking</w:t>
      </w:r>
      <w:r w:rsidR="00371E31" w:rsidRPr="00A70FB4">
        <w:rPr>
          <w:b/>
          <w:bCs/>
        </w:rPr>
        <w:t>:</w:t>
      </w:r>
      <w:r w:rsidR="00A70FB4">
        <w:t xml:space="preserve"> - </w:t>
      </w:r>
      <w:r>
        <w:t>Thi</w:t>
      </w:r>
      <w:r w:rsidR="00A70FB4">
        <w:t>s</w:t>
      </w:r>
      <w:r w:rsidRPr="002B78D3">
        <w:t xml:space="preserve"> is an issue since users access websites from multiple devices, making it challenging to consistently track their browsing habits across platforms like phones, tablets, and desktops. </w:t>
      </w:r>
    </w:p>
    <w:p w14:paraId="4970A899" w14:textId="76031A50" w:rsidR="004A0840" w:rsidRDefault="003F4B97" w:rsidP="00724A6A">
      <w:r w:rsidRPr="00A70FB4">
        <w:rPr>
          <w:b/>
          <w:bCs/>
        </w:rPr>
        <w:t>Incorrect Tracking Setup</w:t>
      </w:r>
      <w:r w:rsidR="00A70FB4">
        <w:rPr>
          <w:b/>
          <w:bCs/>
        </w:rPr>
        <w:t xml:space="preserve"> - </w:t>
      </w:r>
      <w:r w:rsidRPr="003F4B97">
        <w:t>Incorrectly set</w:t>
      </w:r>
      <w:r w:rsidR="000F28CC">
        <w:t>ting</w:t>
      </w:r>
      <w:r w:rsidRPr="003F4B97">
        <w:t xml:space="preserve"> up </w:t>
      </w:r>
      <w:r w:rsidR="000F28CC">
        <w:t xml:space="preserve">tracking </w:t>
      </w:r>
      <w:r w:rsidRPr="003F4B97">
        <w:t xml:space="preserve">codes </w:t>
      </w:r>
      <w:r w:rsidR="000F28CC">
        <w:t>in</w:t>
      </w:r>
      <w:r w:rsidRPr="003F4B97">
        <w:t xml:space="preserve"> web pages may lead to incomplete data collection. This may reduce the accuracy of data available in analytics tool which might lead to difficulty in reading the user interactions and make decisions based on that.</w:t>
      </w:r>
    </w:p>
    <w:p w14:paraId="4D2529BF" w14:textId="354C7008" w:rsidR="00C41BF9" w:rsidRDefault="00295FC8" w:rsidP="00724A6A">
      <w:r w:rsidRPr="00A70FB4">
        <w:rPr>
          <w:b/>
          <w:bCs/>
        </w:rPr>
        <w:t>Spam Traffic</w:t>
      </w:r>
      <w:r w:rsidR="00A70FB4">
        <w:rPr>
          <w:b/>
          <w:bCs/>
        </w:rPr>
        <w:t xml:space="preserve"> - </w:t>
      </w:r>
      <w:r w:rsidR="00531EC3" w:rsidRPr="00531EC3">
        <w:t>Spam traffic</w:t>
      </w:r>
      <w:r w:rsidR="00524C14">
        <w:t xml:space="preserve"> such as</w:t>
      </w:r>
      <w:r w:rsidR="00531EC3" w:rsidRPr="00531EC3">
        <w:t xml:space="preserve"> bots and</w:t>
      </w:r>
      <w:r w:rsidR="00815704">
        <w:t xml:space="preserve"> </w:t>
      </w:r>
      <w:r w:rsidR="00DB424E">
        <w:t xml:space="preserve">other malicious sources </w:t>
      </w:r>
      <w:r w:rsidR="00531EC3" w:rsidRPr="00531EC3">
        <w:t>can</w:t>
      </w:r>
      <w:r w:rsidR="00DB424E">
        <w:t xml:space="preserve"> change</w:t>
      </w:r>
      <w:r w:rsidR="00531EC3" w:rsidRPr="00531EC3">
        <w:t xml:space="preserve"> web analytics data</w:t>
      </w:r>
      <w:r w:rsidR="00DB424E">
        <w:t xml:space="preserve"> </w:t>
      </w:r>
      <w:r w:rsidR="00531EC3" w:rsidRPr="00531EC3">
        <w:t xml:space="preserve">leading to </w:t>
      </w:r>
      <w:r w:rsidR="00DB424E">
        <w:t>in accuracy of data and misinterpretation</w:t>
      </w:r>
      <w:r w:rsidR="00531EC3" w:rsidRPr="00531EC3">
        <w:t xml:space="preserve">. </w:t>
      </w:r>
      <w:r w:rsidR="00177202">
        <w:t>Bots and other malicious sources</w:t>
      </w:r>
      <w:r w:rsidR="00531EC3" w:rsidRPr="00531EC3">
        <w:t xml:space="preserve"> can </w:t>
      </w:r>
      <w:r w:rsidR="00177202">
        <w:t>increase</w:t>
      </w:r>
      <w:r w:rsidR="00531EC3" w:rsidRPr="00531EC3">
        <w:t xml:space="preserve"> traffic, giving </w:t>
      </w:r>
      <w:r w:rsidR="000F28CC" w:rsidRPr="00531EC3">
        <w:t>an</w:t>
      </w:r>
      <w:r w:rsidR="00531EC3" w:rsidRPr="00531EC3">
        <w:t xml:space="preserve"> </w:t>
      </w:r>
      <w:r w:rsidR="00177202">
        <w:t>incorrect</w:t>
      </w:r>
      <w:r w:rsidR="00531EC3" w:rsidRPr="00531EC3">
        <w:t xml:space="preserve"> </w:t>
      </w:r>
      <w:r w:rsidR="00177202">
        <w:t>metrics</w:t>
      </w:r>
      <w:r w:rsidR="00531EC3" w:rsidRPr="00531EC3">
        <w:t xml:space="preserve"> of increased visitor</w:t>
      </w:r>
      <w:r w:rsidR="00177202">
        <w:t>s</w:t>
      </w:r>
      <w:r w:rsidR="00531EC3" w:rsidRPr="00531EC3">
        <w:t xml:space="preserve"> </w:t>
      </w:r>
      <w:r w:rsidR="00177202">
        <w:t>to the site</w:t>
      </w:r>
      <w:r w:rsidR="00531EC3" w:rsidRPr="00531EC3">
        <w:t>.</w:t>
      </w:r>
    </w:p>
    <w:p w14:paraId="73647C70" w14:textId="77777777" w:rsidR="004A0840" w:rsidRDefault="004A0840" w:rsidP="00724A6A"/>
    <w:p w14:paraId="2E951255" w14:textId="77777777" w:rsidR="004A0840" w:rsidRDefault="004A0840" w:rsidP="00724A6A"/>
    <w:p w14:paraId="4BEDE878" w14:textId="77777777" w:rsidR="004A0840" w:rsidRDefault="004A0840" w:rsidP="00724A6A"/>
    <w:p w14:paraId="622786D3" w14:textId="77777777" w:rsidR="004A0840" w:rsidRDefault="004A0840" w:rsidP="00724A6A"/>
    <w:p w14:paraId="4DEDC2D2" w14:textId="77777777" w:rsidR="004A0840" w:rsidRDefault="004A0840" w:rsidP="00724A6A"/>
    <w:p w14:paraId="068C2527" w14:textId="77777777" w:rsidR="004A0840" w:rsidRDefault="004A0840" w:rsidP="00724A6A"/>
    <w:p w14:paraId="67AD39CF" w14:textId="77777777" w:rsidR="004A0840" w:rsidRDefault="004A0840" w:rsidP="00724A6A"/>
    <w:p w14:paraId="52DDBF60" w14:textId="77777777" w:rsidR="004A0840" w:rsidRDefault="004A0840" w:rsidP="00724A6A"/>
    <w:p w14:paraId="47327438" w14:textId="77777777" w:rsidR="004A0840" w:rsidRDefault="004A0840" w:rsidP="00724A6A"/>
    <w:p w14:paraId="4CAAA673" w14:textId="77777777" w:rsidR="004A0840" w:rsidRDefault="004A0840" w:rsidP="00724A6A"/>
    <w:p w14:paraId="77555810" w14:textId="77777777" w:rsidR="004A0840" w:rsidRDefault="004A0840" w:rsidP="00724A6A"/>
    <w:p w14:paraId="15254CCE" w14:textId="77777777" w:rsidR="004A0840" w:rsidRDefault="004A0840" w:rsidP="00724A6A"/>
    <w:p w14:paraId="4BF74276" w14:textId="77777777" w:rsidR="004A0840" w:rsidRDefault="004A0840" w:rsidP="00724A6A"/>
    <w:p w14:paraId="6F4BA8E5" w14:textId="77777777" w:rsidR="004A0840" w:rsidRDefault="004A0840" w:rsidP="00724A6A"/>
    <w:p w14:paraId="12C4D747" w14:textId="77777777" w:rsidR="004A0840" w:rsidRDefault="004A0840" w:rsidP="00724A6A"/>
    <w:p w14:paraId="6278AA97" w14:textId="77777777" w:rsidR="004A0840" w:rsidRDefault="004A0840" w:rsidP="00724A6A"/>
    <w:p w14:paraId="78AB1BB8" w14:textId="77777777" w:rsidR="004A0840" w:rsidRDefault="004A0840" w:rsidP="00724A6A"/>
    <w:p w14:paraId="3407E224" w14:textId="77777777" w:rsidR="004A0840" w:rsidRDefault="004A0840" w:rsidP="00724A6A"/>
    <w:p w14:paraId="6DE43A00" w14:textId="77777777" w:rsidR="004A0840" w:rsidRDefault="004A0840" w:rsidP="00724A6A"/>
    <w:p w14:paraId="6836190E" w14:textId="77777777" w:rsidR="004A0840" w:rsidRDefault="004A0840" w:rsidP="00724A6A"/>
    <w:p w14:paraId="137B69A0" w14:textId="77777777" w:rsidR="004A0840" w:rsidRDefault="004A0840" w:rsidP="00724A6A"/>
    <w:p w14:paraId="27307F66" w14:textId="77777777" w:rsidR="004A0840" w:rsidRDefault="004A0840" w:rsidP="00724A6A"/>
    <w:p w14:paraId="70147B5F" w14:textId="77777777" w:rsidR="004A0840" w:rsidRDefault="004A0840" w:rsidP="00724A6A"/>
    <w:p w14:paraId="5E53A151" w14:textId="77777777" w:rsidR="004A0840" w:rsidRDefault="004A0840" w:rsidP="00724A6A"/>
    <w:p w14:paraId="55B168C9" w14:textId="07B55FCB" w:rsidR="002E1D9E" w:rsidRDefault="002E1D9E" w:rsidP="00724A6A">
      <w:r>
        <w:t xml:space="preserve">Reference </w:t>
      </w:r>
    </w:p>
    <w:p w14:paraId="2BC6F5F2" w14:textId="77777777" w:rsidR="0047263B" w:rsidRPr="0047263B" w:rsidRDefault="002E1D9E" w:rsidP="0047263B">
      <w:pPr>
        <w:pStyle w:val="Bibliography"/>
        <w:rPr>
          <w:rFonts w:ascii="Calibri" w:hAnsi="Calibri" w:cs="Calibri"/>
        </w:rPr>
      </w:pPr>
      <w:r>
        <w:fldChar w:fldCharType="begin"/>
      </w:r>
      <w:r>
        <w:instrText xml:space="preserve"> ADDIN ZOTERO_BIBL {"uncited":[],"omitted":[],"custom":[]} CSL_BIBLIOGRAPHY </w:instrText>
      </w:r>
      <w:r>
        <w:fldChar w:fldCharType="separate"/>
      </w:r>
      <w:r w:rsidR="0047263B" w:rsidRPr="0047263B">
        <w:rPr>
          <w:rFonts w:ascii="Calibri" w:hAnsi="Calibri" w:cs="Calibri"/>
        </w:rPr>
        <w:t xml:space="preserve">arvindpdmn (2020) </w:t>
      </w:r>
      <w:r w:rsidR="0047263B" w:rsidRPr="0047263B">
        <w:rPr>
          <w:rFonts w:ascii="Calibri" w:hAnsi="Calibri" w:cs="Calibri"/>
          <w:i/>
          <w:iCs/>
        </w:rPr>
        <w:t>HTTP Cookie</w:t>
      </w:r>
      <w:r w:rsidR="0047263B" w:rsidRPr="0047263B">
        <w:rPr>
          <w:rFonts w:ascii="Calibri" w:hAnsi="Calibri" w:cs="Calibri"/>
        </w:rPr>
        <w:t xml:space="preserve">, </w:t>
      </w:r>
      <w:r w:rsidR="0047263B" w:rsidRPr="0047263B">
        <w:rPr>
          <w:rFonts w:ascii="Calibri" w:hAnsi="Calibri" w:cs="Calibri"/>
          <w:i/>
          <w:iCs/>
        </w:rPr>
        <w:t>Devopedia</w:t>
      </w:r>
      <w:r w:rsidR="0047263B" w:rsidRPr="0047263B">
        <w:rPr>
          <w:rFonts w:ascii="Calibri" w:hAnsi="Calibri" w:cs="Calibri"/>
        </w:rPr>
        <w:t>. Available at: https://devopedia.org/http-cookie (Accessed: 22 April 2024).</w:t>
      </w:r>
    </w:p>
    <w:p w14:paraId="0AD607E7" w14:textId="77777777" w:rsidR="0047263B" w:rsidRPr="0047263B" w:rsidRDefault="0047263B" w:rsidP="0047263B">
      <w:pPr>
        <w:pStyle w:val="Bibliography"/>
        <w:rPr>
          <w:rFonts w:ascii="Calibri" w:hAnsi="Calibri" w:cs="Calibri"/>
        </w:rPr>
      </w:pPr>
      <w:r w:rsidRPr="0047263B">
        <w:rPr>
          <w:rFonts w:ascii="Calibri" w:hAnsi="Calibri" w:cs="Calibri"/>
        </w:rPr>
        <w:t>Calzavara, S., Rabitti, A. and Bugliesi, M. (2018) ‘Dr Cookie and Mr Token-Web Session Implementations and How to Live with Them *’, in.</w:t>
      </w:r>
    </w:p>
    <w:p w14:paraId="4FF9EB3B" w14:textId="77777777" w:rsidR="0047263B" w:rsidRPr="0047263B" w:rsidRDefault="0047263B" w:rsidP="0047263B">
      <w:pPr>
        <w:pStyle w:val="Bibliography"/>
        <w:rPr>
          <w:rFonts w:ascii="Calibri" w:hAnsi="Calibri" w:cs="Calibri"/>
        </w:rPr>
      </w:pPr>
      <w:r w:rsidRPr="0047263B">
        <w:rPr>
          <w:rFonts w:ascii="Calibri" w:hAnsi="Calibri" w:cs="Calibri"/>
        </w:rPr>
        <w:t xml:space="preserve">Kontotasiou, D. (2022) </w:t>
      </w:r>
      <w:r w:rsidRPr="0047263B">
        <w:rPr>
          <w:rFonts w:ascii="Calibri" w:hAnsi="Calibri" w:cs="Calibri"/>
          <w:i/>
          <w:iCs/>
        </w:rPr>
        <w:t>Cookie size limits and the impact on the use of Convert goals</w:t>
      </w:r>
      <w:r w:rsidRPr="0047263B">
        <w:rPr>
          <w:rFonts w:ascii="Calibri" w:hAnsi="Calibri" w:cs="Calibri"/>
        </w:rPr>
        <w:t xml:space="preserve">, </w:t>
      </w:r>
      <w:r w:rsidRPr="0047263B">
        <w:rPr>
          <w:rFonts w:ascii="Calibri" w:hAnsi="Calibri" w:cs="Calibri"/>
          <w:i/>
          <w:iCs/>
        </w:rPr>
        <w:t>Convert Support</w:t>
      </w:r>
      <w:r w:rsidRPr="0047263B">
        <w:rPr>
          <w:rFonts w:ascii="Calibri" w:hAnsi="Calibri" w:cs="Calibri"/>
        </w:rPr>
        <w:t>. Available at: https://support.convert.com/hc/en-us/articles/4511582623117-Cookie-size-limits-and-the-impact-on-the-use-of-Convert-goals (Accessed: 22 April 2024).</w:t>
      </w:r>
    </w:p>
    <w:p w14:paraId="41C206C2" w14:textId="77777777" w:rsidR="0047263B" w:rsidRPr="0047263B" w:rsidRDefault="0047263B" w:rsidP="0047263B">
      <w:pPr>
        <w:pStyle w:val="Bibliography"/>
        <w:rPr>
          <w:rFonts w:ascii="Calibri" w:hAnsi="Calibri" w:cs="Calibri"/>
        </w:rPr>
      </w:pPr>
      <w:r w:rsidRPr="0047263B">
        <w:rPr>
          <w:rFonts w:ascii="Calibri" w:hAnsi="Calibri" w:cs="Calibri"/>
        </w:rPr>
        <w:t xml:space="preserve">Lee, W.-B. </w:t>
      </w:r>
      <w:r w:rsidRPr="0047263B">
        <w:rPr>
          <w:rFonts w:ascii="Calibri" w:hAnsi="Calibri" w:cs="Calibri"/>
          <w:i/>
          <w:iCs/>
        </w:rPr>
        <w:t>et al.</w:t>
      </w:r>
      <w:r w:rsidRPr="0047263B">
        <w:rPr>
          <w:rFonts w:ascii="Calibri" w:hAnsi="Calibri" w:cs="Calibri"/>
        </w:rPr>
        <w:t xml:space="preserve"> (2019) ‘Secure and efficient protection for HTTP cookies with self-verification’, </w:t>
      </w:r>
      <w:r w:rsidRPr="0047263B">
        <w:rPr>
          <w:rFonts w:ascii="Calibri" w:hAnsi="Calibri" w:cs="Calibri"/>
          <w:i/>
          <w:iCs/>
        </w:rPr>
        <w:t>International Journal of Communication Systems</w:t>
      </w:r>
      <w:r w:rsidRPr="0047263B">
        <w:rPr>
          <w:rFonts w:ascii="Calibri" w:hAnsi="Calibri" w:cs="Calibri"/>
        </w:rPr>
        <w:t>, 32(2), p. e3857. Available at: https://doi.org/10.1002/dac.3857.</w:t>
      </w:r>
    </w:p>
    <w:p w14:paraId="4B8A0F87" w14:textId="77777777" w:rsidR="0047263B" w:rsidRPr="0047263B" w:rsidRDefault="0047263B" w:rsidP="0047263B">
      <w:pPr>
        <w:pStyle w:val="Bibliography"/>
        <w:rPr>
          <w:rFonts w:ascii="Calibri" w:hAnsi="Calibri" w:cs="Calibri"/>
        </w:rPr>
      </w:pPr>
      <w:r w:rsidRPr="0047263B">
        <w:rPr>
          <w:rFonts w:ascii="Calibri" w:hAnsi="Calibri" w:cs="Calibri"/>
        </w:rPr>
        <w:t xml:space="preserve">Moskowitz, J. (2023) ‘An Introduction to Browser Cookies’, </w:t>
      </w:r>
      <w:r w:rsidRPr="0047263B">
        <w:rPr>
          <w:rFonts w:ascii="Calibri" w:hAnsi="Calibri" w:cs="Calibri"/>
          <w:i/>
          <w:iCs/>
        </w:rPr>
        <w:t>https://blog.netwrix.com/</w:t>
      </w:r>
      <w:r w:rsidRPr="0047263B">
        <w:rPr>
          <w:rFonts w:ascii="Calibri" w:hAnsi="Calibri" w:cs="Calibri"/>
        </w:rPr>
        <w:t>, May. Available at: https://blog.netwrix.com/2023/05/26/what-are-cookies/ (Accessed: 22 April 2024).</w:t>
      </w:r>
    </w:p>
    <w:p w14:paraId="0A8279B9" w14:textId="77777777" w:rsidR="0047263B" w:rsidRPr="0047263B" w:rsidRDefault="0047263B" w:rsidP="0047263B">
      <w:pPr>
        <w:pStyle w:val="Bibliography"/>
        <w:rPr>
          <w:rFonts w:ascii="Calibri" w:hAnsi="Calibri" w:cs="Calibri"/>
        </w:rPr>
      </w:pPr>
      <w:r w:rsidRPr="0047263B">
        <w:rPr>
          <w:rFonts w:ascii="Calibri" w:hAnsi="Calibri" w:cs="Calibri"/>
        </w:rPr>
        <w:t xml:space="preserve">Pauli, J. (2013) ‘Chapter 1 - The Basics of Web Hacking’, in J. Pauli (ed.) </w:t>
      </w:r>
      <w:r w:rsidRPr="0047263B">
        <w:rPr>
          <w:rFonts w:ascii="Calibri" w:hAnsi="Calibri" w:cs="Calibri"/>
          <w:i/>
          <w:iCs/>
        </w:rPr>
        <w:t>The Basics of Web Hacking</w:t>
      </w:r>
      <w:r w:rsidRPr="0047263B">
        <w:rPr>
          <w:rFonts w:ascii="Calibri" w:hAnsi="Calibri" w:cs="Calibri"/>
        </w:rPr>
        <w:t>. Boston: Syngress, pp. 1–18. Available at: https://doi.org/10.1016/B978-0-12-416600-4.00001-0.</w:t>
      </w:r>
    </w:p>
    <w:p w14:paraId="4A847337" w14:textId="77777777" w:rsidR="0047263B" w:rsidRPr="0047263B" w:rsidRDefault="0047263B" w:rsidP="0047263B">
      <w:pPr>
        <w:pStyle w:val="Bibliography"/>
        <w:rPr>
          <w:rFonts w:ascii="Calibri" w:hAnsi="Calibri" w:cs="Calibri"/>
        </w:rPr>
      </w:pPr>
      <w:r w:rsidRPr="0047263B">
        <w:rPr>
          <w:rFonts w:ascii="Calibri" w:hAnsi="Calibri" w:cs="Calibri"/>
        </w:rPr>
        <w:t xml:space="preserve">Putthacharoen, R. and Bunyatnoparat, P. (2011) ‘Protecting cookies from Cross Site Script attacks using Dynamic Cookies Rewriting technique’, in </w:t>
      </w:r>
      <w:r w:rsidRPr="0047263B">
        <w:rPr>
          <w:rFonts w:ascii="Calibri" w:hAnsi="Calibri" w:cs="Calibri"/>
          <w:i/>
          <w:iCs/>
        </w:rPr>
        <w:t>13th International Conference on Advanced Communication Technology (ICACT2011)</w:t>
      </w:r>
      <w:r w:rsidRPr="0047263B">
        <w:rPr>
          <w:rFonts w:ascii="Calibri" w:hAnsi="Calibri" w:cs="Calibri"/>
        </w:rPr>
        <w:t xml:space="preserve">. </w:t>
      </w:r>
      <w:r w:rsidRPr="0047263B">
        <w:rPr>
          <w:rFonts w:ascii="Calibri" w:hAnsi="Calibri" w:cs="Calibri"/>
          <w:i/>
          <w:iCs/>
        </w:rPr>
        <w:t>13th International Conference on Advanced Communication Technology (ICACT2011)</w:t>
      </w:r>
      <w:r w:rsidRPr="0047263B">
        <w:rPr>
          <w:rFonts w:ascii="Calibri" w:hAnsi="Calibri" w:cs="Calibri"/>
        </w:rPr>
        <w:t>, pp. 1090–1094. Available at: https://ieeexplore.ieee.org/document/5745998 (Accessed: 22 April 2024).</w:t>
      </w:r>
    </w:p>
    <w:p w14:paraId="5644E9FC" w14:textId="77777777" w:rsidR="0047263B" w:rsidRPr="0047263B" w:rsidRDefault="0047263B" w:rsidP="0047263B">
      <w:pPr>
        <w:pStyle w:val="Bibliography"/>
        <w:rPr>
          <w:rFonts w:ascii="Calibri" w:hAnsi="Calibri" w:cs="Calibri"/>
        </w:rPr>
      </w:pPr>
      <w:r w:rsidRPr="0047263B">
        <w:rPr>
          <w:rFonts w:ascii="Calibri" w:hAnsi="Calibri" w:cs="Calibri"/>
        </w:rPr>
        <w:t xml:space="preserve">Shanley, B. (no date) </w:t>
      </w:r>
      <w:r w:rsidRPr="0047263B">
        <w:rPr>
          <w:rFonts w:ascii="Calibri" w:hAnsi="Calibri" w:cs="Calibri"/>
          <w:i/>
          <w:iCs/>
        </w:rPr>
        <w:t>What are Cookies? | Knoma Help Center</w:t>
      </w:r>
      <w:r w:rsidRPr="0047263B">
        <w:rPr>
          <w:rFonts w:ascii="Calibri" w:hAnsi="Calibri" w:cs="Calibri"/>
        </w:rPr>
        <w:t>. Available at: https://help.knoma.io/en/articles/5986949-what-are-cookies (Accessed: 22 April 2024).</w:t>
      </w:r>
    </w:p>
    <w:p w14:paraId="2CD13CB1" w14:textId="77777777" w:rsidR="0047263B" w:rsidRPr="0047263B" w:rsidRDefault="0047263B" w:rsidP="0047263B">
      <w:pPr>
        <w:pStyle w:val="Bibliography"/>
        <w:rPr>
          <w:rFonts w:ascii="Calibri" w:hAnsi="Calibri" w:cs="Calibri"/>
        </w:rPr>
      </w:pPr>
      <w:r w:rsidRPr="0047263B">
        <w:rPr>
          <w:rFonts w:ascii="Calibri" w:hAnsi="Calibri" w:cs="Calibri"/>
        </w:rPr>
        <w:lastRenderedPageBreak/>
        <w:t xml:space="preserve">Strycharz, J. </w:t>
      </w:r>
      <w:r w:rsidRPr="0047263B">
        <w:rPr>
          <w:rFonts w:ascii="Calibri" w:hAnsi="Calibri" w:cs="Calibri"/>
          <w:i/>
          <w:iCs/>
        </w:rPr>
        <w:t>et al.</w:t>
      </w:r>
      <w:r w:rsidRPr="0047263B">
        <w:rPr>
          <w:rFonts w:ascii="Calibri" w:hAnsi="Calibri" w:cs="Calibri"/>
        </w:rPr>
        <w:t xml:space="preserve"> (2021) ‘No to cookies: Empowering impact of technical and legal knowledge on rejecting tracking cookies’, </w:t>
      </w:r>
      <w:r w:rsidRPr="0047263B">
        <w:rPr>
          <w:rFonts w:ascii="Calibri" w:hAnsi="Calibri" w:cs="Calibri"/>
          <w:i/>
          <w:iCs/>
        </w:rPr>
        <w:t>Computers in Human Behavior</w:t>
      </w:r>
      <w:r w:rsidRPr="0047263B">
        <w:rPr>
          <w:rFonts w:ascii="Calibri" w:hAnsi="Calibri" w:cs="Calibri"/>
        </w:rPr>
        <w:t>, 120, p. 106750. Available at: https://doi.org/10.1016/j.chb.2021.106750.</w:t>
      </w:r>
    </w:p>
    <w:p w14:paraId="72122B76" w14:textId="77777777" w:rsidR="0047263B" w:rsidRPr="0047263B" w:rsidRDefault="0047263B" w:rsidP="0047263B">
      <w:pPr>
        <w:pStyle w:val="Bibliography"/>
        <w:rPr>
          <w:rFonts w:ascii="Calibri" w:hAnsi="Calibri" w:cs="Calibri"/>
        </w:rPr>
      </w:pPr>
      <w:r w:rsidRPr="0047263B">
        <w:rPr>
          <w:rFonts w:ascii="Calibri" w:hAnsi="Calibri" w:cs="Calibri"/>
        </w:rPr>
        <w:t xml:space="preserve">Wolf, D. and Henley, A.J. (2017) ‘The Stateless Nature of the Web’, in D. Wolf and A.J. Henley (eds) </w:t>
      </w:r>
      <w:r w:rsidRPr="0047263B">
        <w:rPr>
          <w:rFonts w:ascii="Calibri" w:hAnsi="Calibri" w:cs="Calibri"/>
          <w:i/>
          <w:iCs/>
        </w:rPr>
        <w:t>Java EE Web Application Primer: Building Bullhorn: A Messaging App with JSP, Servlets, JavaScript, Bootstrap and Oracle</w:t>
      </w:r>
      <w:r w:rsidRPr="0047263B">
        <w:rPr>
          <w:rFonts w:ascii="Calibri" w:hAnsi="Calibri" w:cs="Calibri"/>
        </w:rPr>
        <w:t>. Berkeley, CA: Apress, pp. 101–103. Available at: https://doi.org/10.1007/978-1-4842-3195-1_13.</w:t>
      </w:r>
    </w:p>
    <w:p w14:paraId="3E1A53EA" w14:textId="77777777" w:rsidR="0047263B" w:rsidRPr="0047263B" w:rsidRDefault="0047263B" w:rsidP="0047263B">
      <w:pPr>
        <w:pStyle w:val="Bibliography"/>
        <w:rPr>
          <w:rFonts w:ascii="Calibri" w:hAnsi="Calibri" w:cs="Calibri"/>
        </w:rPr>
      </w:pPr>
      <w:r w:rsidRPr="0047263B">
        <w:rPr>
          <w:rFonts w:ascii="Calibri" w:hAnsi="Calibri" w:cs="Calibri"/>
        </w:rPr>
        <w:t xml:space="preserve">Yazar, K. (no date) </w:t>
      </w:r>
      <w:r w:rsidRPr="0047263B">
        <w:rPr>
          <w:rFonts w:ascii="Calibri" w:hAnsi="Calibri" w:cs="Calibri"/>
          <w:i/>
          <w:iCs/>
        </w:rPr>
        <w:t>What is a Third-Party Cookie? | Definition from TechTarget</w:t>
      </w:r>
      <w:r w:rsidRPr="0047263B">
        <w:rPr>
          <w:rFonts w:ascii="Calibri" w:hAnsi="Calibri" w:cs="Calibri"/>
        </w:rPr>
        <w:t xml:space="preserve">, </w:t>
      </w:r>
      <w:r w:rsidRPr="0047263B">
        <w:rPr>
          <w:rFonts w:ascii="Calibri" w:hAnsi="Calibri" w:cs="Calibri"/>
          <w:i/>
          <w:iCs/>
        </w:rPr>
        <w:t>WhatIs</w:t>
      </w:r>
      <w:r w:rsidRPr="0047263B">
        <w:rPr>
          <w:rFonts w:ascii="Calibri" w:hAnsi="Calibri" w:cs="Calibri"/>
        </w:rPr>
        <w:t>. Available at: https://www.techtarget.com/whatis/definition/third-party-cookie (Accessed: 22 April 2024).</w:t>
      </w:r>
    </w:p>
    <w:p w14:paraId="35CA578B" w14:textId="3A0BABA9" w:rsidR="002E1D9E" w:rsidRDefault="002E1D9E" w:rsidP="00724A6A">
      <w:r>
        <w:fldChar w:fldCharType="end"/>
      </w:r>
    </w:p>
    <w:sectPr w:rsidR="002E1D9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945B09" w14:textId="77777777" w:rsidR="000B7D7E" w:rsidRDefault="000B7D7E" w:rsidP="002E1D9E">
      <w:pPr>
        <w:spacing w:after="0" w:line="240" w:lineRule="auto"/>
      </w:pPr>
      <w:r>
        <w:separator/>
      </w:r>
    </w:p>
  </w:endnote>
  <w:endnote w:type="continuationSeparator" w:id="0">
    <w:p w14:paraId="2A42EE37" w14:textId="77777777" w:rsidR="000B7D7E" w:rsidRDefault="000B7D7E" w:rsidP="002E1D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84BE11" w14:textId="77777777" w:rsidR="000B7D7E" w:rsidRDefault="000B7D7E" w:rsidP="002E1D9E">
      <w:pPr>
        <w:spacing w:after="0" w:line="240" w:lineRule="auto"/>
      </w:pPr>
      <w:r>
        <w:separator/>
      </w:r>
    </w:p>
  </w:footnote>
  <w:footnote w:type="continuationSeparator" w:id="0">
    <w:p w14:paraId="4BB6393B" w14:textId="77777777" w:rsidR="000B7D7E" w:rsidRDefault="000B7D7E" w:rsidP="002E1D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6A367F"/>
    <w:multiLevelType w:val="hybridMultilevel"/>
    <w:tmpl w:val="E3C23E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A11419"/>
    <w:multiLevelType w:val="hybridMultilevel"/>
    <w:tmpl w:val="1BB8CA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51005A"/>
    <w:multiLevelType w:val="multilevel"/>
    <w:tmpl w:val="59663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70A0F8C"/>
    <w:multiLevelType w:val="hybridMultilevel"/>
    <w:tmpl w:val="73F27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7E01B6D"/>
    <w:multiLevelType w:val="hybridMultilevel"/>
    <w:tmpl w:val="D30C19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B71631"/>
    <w:multiLevelType w:val="hybridMultilevel"/>
    <w:tmpl w:val="397CC0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90E1B8C"/>
    <w:multiLevelType w:val="multilevel"/>
    <w:tmpl w:val="F78EC3BC"/>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1C15455"/>
    <w:multiLevelType w:val="hybridMultilevel"/>
    <w:tmpl w:val="FE26B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B7229DB"/>
    <w:multiLevelType w:val="hybridMultilevel"/>
    <w:tmpl w:val="FDBA5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33919935">
    <w:abstractNumId w:val="2"/>
  </w:num>
  <w:num w:numId="2" w16cid:durableId="1395396889">
    <w:abstractNumId w:val="1"/>
  </w:num>
  <w:num w:numId="3" w16cid:durableId="623080700">
    <w:abstractNumId w:val="4"/>
  </w:num>
  <w:num w:numId="4" w16cid:durableId="1342971777">
    <w:abstractNumId w:val="3"/>
  </w:num>
  <w:num w:numId="5" w16cid:durableId="1333601726">
    <w:abstractNumId w:val="5"/>
  </w:num>
  <w:num w:numId="6" w16cid:durableId="820971519">
    <w:abstractNumId w:val="7"/>
  </w:num>
  <w:num w:numId="7" w16cid:durableId="1452093148">
    <w:abstractNumId w:val="6"/>
  </w:num>
  <w:num w:numId="8" w16cid:durableId="410782103">
    <w:abstractNumId w:val="0"/>
  </w:num>
  <w:num w:numId="9" w16cid:durableId="154077812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4A6A"/>
    <w:rsid w:val="00000D20"/>
    <w:rsid w:val="0000451E"/>
    <w:rsid w:val="000073FA"/>
    <w:rsid w:val="00013B5E"/>
    <w:rsid w:val="00014668"/>
    <w:rsid w:val="00015ACF"/>
    <w:rsid w:val="000234DF"/>
    <w:rsid w:val="00025B39"/>
    <w:rsid w:val="00030382"/>
    <w:rsid w:val="0003273D"/>
    <w:rsid w:val="00032D91"/>
    <w:rsid w:val="00035273"/>
    <w:rsid w:val="00044F07"/>
    <w:rsid w:val="000459CA"/>
    <w:rsid w:val="00046082"/>
    <w:rsid w:val="000508C4"/>
    <w:rsid w:val="000548F5"/>
    <w:rsid w:val="00063ECB"/>
    <w:rsid w:val="0007275E"/>
    <w:rsid w:val="00073D0F"/>
    <w:rsid w:val="00093723"/>
    <w:rsid w:val="00096C91"/>
    <w:rsid w:val="0009743C"/>
    <w:rsid w:val="000A5D44"/>
    <w:rsid w:val="000B2DE3"/>
    <w:rsid w:val="000B3F61"/>
    <w:rsid w:val="000B46DC"/>
    <w:rsid w:val="000B7D7E"/>
    <w:rsid w:val="000C79AB"/>
    <w:rsid w:val="000E3657"/>
    <w:rsid w:val="000E41CC"/>
    <w:rsid w:val="000E47E6"/>
    <w:rsid w:val="000E4EDF"/>
    <w:rsid w:val="000F18C2"/>
    <w:rsid w:val="000F28CC"/>
    <w:rsid w:val="000F3A01"/>
    <w:rsid w:val="000F7779"/>
    <w:rsid w:val="001017AF"/>
    <w:rsid w:val="001137C3"/>
    <w:rsid w:val="0011396B"/>
    <w:rsid w:val="00123237"/>
    <w:rsid w:val="00123BF0"/>
    <w:rsid w:val="00125E68"/>
    <w:rsid w:val="00127BE8"/>
    <w:rsid w:val="00132313"/>
    <w:rsid w:val="001357B1"/>
    <w:rsid w:val="001366CD"/>
    <w:rsid w:val="00136AE2"/>
    <w:rsid w:val="00140424"/>
    <w:rsid w:val="00140681"/>
    <w:rsid w:val="00144D5E"/>
    <w:rsid w:val="00145232"/>
    <w:rsid w:val="001470B3"/>
    <w:rsid w:val="00151488"/>
    <w:rsid w:val="0015431C"/>
    <w:rsid w:val="00161563"/>
    <w:rsid w:val="00164DA3"/>
    <w:rsid w:val="001660BD"/>
    <w:rsid w:val="001674C0"/>
    <w:rsid w:val="00170486"/>
    <w:rsid w:val="00171ECB"/>
    <w:rsid w:val="0017318F"/>
    <w:rsid w:val="001731D4"/>
    <w:rsid w:val="001743C2"/>
    <w:rsid w:val="00176DD9"/>
    <w:rsid w:val="00177202"/>
    <w:rsid w:val="001917D2"/>
    <w:rsid w:val="00191A30"/>
    <w:rsid w:val="001926D4"/>
    <w:rsid w:val="001A3DB2"/>
    <w:rsid w:val="001A5B59"/>
    <w:rsid w:val="001B1917"/>
    <w:rsid w:val="001B2AF3"/>
    <w:rsid w:val="001B45B0"/>
    <w:rsid w:val="001B4BC8"/>
    <w:rsid w:val="001B724B"/>
    <w:rsid w:val="001B7863"/>
    <w:rsid w:val="001C2551"/>
    <w:rsid w:val="001C748D"/>
    <w:rsid w:val="001E3B7B"/>
    <w:rsid w:val="001E3CAA"/>
    <w:rsid w:val="001F377D"/>
    <w:rsid w:val="001F4DB9"/>
    <w:rsid w:val="00202E14"/>
    <w:rsid w:val="00203B4F"/>
    <w:rsid w:val="00222DF5"/>
    <w:rsid w:val="00226964"/>
    <w:rsid w:val="00232655"/>
    <w:rsid w:val="002351AD"/>
    <w:rsid w:val="00235A0A"/>
    <w:rsid w:val="00236797"/>
    <w:rsid w:val="00240111"/>
    <w:rsid w:val="00240843"/>
    <w:rsid w:val="0025280A"/>
    <w:rsid w:val="00252FAE"/>
    <w:rsid w:val="00253168"/>
    <w:rsid w:val="00254BEA"/>
    <w:rsid w:val="00255727"/>
    <w:rsid w:val="00257A20"/>
    <w:rsid w:val="00260677"/>
    <w:rsid w:val="0026302C"/>
    <w:rsid w:val="00274D62"/>
    <w:rsid w:val="00275D50"/>
    <w:rsid w:val="00276D8C"/>
    <w:rsid w:val="00277DDC"/>
    <w:rsid w:val="00281548"/>
    <w:rsid w:val="002879FB"/>
    <w:rsid w:val="00295FC8"/>
    <w:rsid w:val="00296587"/>
    <w:rsid w:val="00296AC5"/>
    <w:rsid w:val="002A1702"/>
    <w:rsid w:val="002B240F"/>
    <w:rsid w:val="002B2729"/>
    <w:rsid w:val="002B3A24"/>
    <w:rsid w:val="002B42CB"/>
    <w:rsid w:val="002B640E"/>
    <w:rsid w:val="002B78D3"/>
    <w:rsid w:val="002C1911"/>
    <w:rsid w:val="002C2210"/>
    <w:rsid w:val="002C30A5"/>
    <w:rsid w:val="002C4403"/>
    <w:rsid w:val="002C4AFA"/>
    <w:rsid w:val="002D6402"/>
    <w:rsid w:val="002E18C0"/>
    <w:rsid w:val="002E1D9E"/>
    <w:rsid w:val="002E2DAE"/>
    <w:rsid w:val="002E4B98"/>
    <w:rsid w:val="002E799A"/>
    <w:rsid w:val="002F0C2B"/>
    <w:rsid w:val="002F358E"/>
    <w:rsid w:val="0030194A"/>
    <w:rsid w:val="00306507"/>
    <w:rsid w:val="003108A8"/>
    <w:rsid w:val="00317802"/>
    <w:rsid w:val="00320A8C"/>
    <w:rsid w:val="00330FE7"/>
    <w:rsid w:val="00331F83"/>
    <w:rsid w:val="003426DB"/>
    <w:rsid w:val="0034502B"/>
    <w:rsid w:val="00346EF0"/>
    <w:rsid w:val="00364E4A"/>
    <w:rsid w:val="003651B6"/>
    <w:rsid w:val="00366143"/>
    <w:rsid w:val="00371E31"/>
    <w:rsid w:val="00374210"/>
    <w:rsid w:val="00377005"/>
    <w:rsid w:val="003842C2"/>
    <w:rsid w:val="003865A8"/>
    <w:rsid w:val="003906FC"/>
    <w:rsid w:val="00392BC2"/>
    <w:rsid w:val="00393F15"/>
    <w:rsid w:val="00395739"/>
    <w:rsid w:val="00397FE7"/>
    <w:rsid w:val="003A04C8"/>
    <w:rsid w:val="003A3E8B"/>
    <w:rsid w:val="003A61AE"/>
    <w:rsid w:val="003A6992"/>
    <w:rsid w:val="003B3791"/>
    <w:rsid w:val="003B6BD0"/>
    <w:rsid w:val="003C5B1B"/>
    <w:rsid w:val="003C5DB8"/>
    <w:rsid w:val="003C796C"/>
    <w:rsid w:val="003C7CCC"/>
    <w:rsid w:val="003D0EF1"/>
    <w:rsid w:val="003D1DEE"/>
    <w:rsid w:val="003E4698"/>
    <w:rsid w:val="003F021B"/>
    <w:rsid w:val="003F4B97"/>
    <w:rsid w:val="00403006"/>
    <w:rsid w:val="0040322D"/>
    <w:rsid w:val="00407E72"/>
    <w:rsid w:val="004115C8"/>
    <w:rsid w:val="00427904"/>
    <w:rsid w:val="004403CA"/>
    <w:rsid w:val="00442BC5"/>
    <w:rsid w:val="00447969"/>
    <w:rsid w:val="00447A9F"/>
    <w:rsid w:val="0045288A"/>
    <w:rsid w:val="004529FB"/>
    <w:rsid w:val="00454630"/>
    <w:rsid w:val="00456B91"/>
    <w:rsid w:val="004625AB"/>
    <w:rsid w:val="004646F2"/>
    <w:rsid w:val="00470DA8"/>
    <w:rsid w:val="004723B2"/>
    <w:rsid w:val="0047263B"/>
    <w:rsid w:val="004763E0"/>
    <w:rsid w:val="00480063"/>
    <w:rsid w:val="00480966"/>
    <w:rsid w:val="00481953"/>
    <w:rsid w:val="00482569"/>
    <w:rsid w:val="004829C9"/>
    <w:rsid w:val="00482ABA"/>
    <w:rsid w:val="00492888"/>
    <w:rsid w:val="00492D61"/>
    <w:rsid w:val="004967E7"/>
    <w:rsid w:val="004A0840"/>
    <w:rsid w:val="004A2A96"/>
    <w:rsid w:val="004A5499"/>
    <w:rsid w:val="004A6EBE"/>
    <w:rsid w:val="004A7DAB"/>
    <w:rsid w:val="004B177A"/>
    <w:rsid w:val="004B2652"/>
    <w:rsid w:val="004B37B5"/>
    <w:rsid w:val="004B5DD6"/>
    <w:rsid w:val="004B7AE1"/>
    <w:rsid w:val="004C44B7"/>
    <w:rsid w:val="004D1906"/>
    <w:rsid w:val="004D1A47"/>
    <w:rsid w:val="004D2778"/>
    <w:rsid w:val="004D2F3A"/>
    <w:rsid w:val="004D7465"/>
    <w:rsid w:val="004E6126"/>
    <w:rsid w:val="004E6974"/>
    <w:rsid w:val="004F28D3"/>
    <w:rsid w:val="00501A16"/>
    <w:rsid w:val="00512B31"/>
    <w:rsid w:val="0051471B"/>
    <w:rsid w:val="005161BD"/>
    <w:rsid w:val="005164BF"/>
    <w:rsid w:val="005209AE"/>
    <w:rsid w:val="00522B1F"/>
    <w:rsid w:val="00522F00"/>
    <w:rsid w:val="00524C14"/>
    <w:rsid w:val="00526E9A"/>
    <w:rsid w:val="005300C0"/>
    <w:rsid w:val="00531EC3"/>
    <w:rsid w:val="005327E9"/>
    <w:rsid w:val="00544963"/>
    <w:rsid w:val="00550058"/>
    <w:rsid w:val="00552DA8"/>
    <w:rsid w:val="005562D9"/>
    <w:rsid w:val="005568EB"/>
    <w:rsid w:val="00565FB7"/>
    <w:rsid w:val="00567548"/>
    <w:rsid w:val="00567C80"/>
    <w:rsid w:val="00570B8E"/>
    <w:rsid w:val="00571CB6"/>
    <w:rsid w:val="00572508"/>
    <w:rsid w:val="00573706"/>
    <w:rsid w:val="0058181B"/>
    <w:rsid w:val="005819DA"/>
    <w:rsid w:val="005831FE"/>
    <w:rsid w:val="005844E8"/>
    <w:rsid w:val="00586143"/>
    <w:rsid w:val="0059127E"/>
    <w:rsid w:val="005944B9"/>
    <w:rsid w:val="00594C26"/>
    <w:rsid w:val="005B160C"/>
    <w:rsid w:val="005B4B0D"/>
    <w:rsid w:val="005B5104"/>
    <w:rsid w:val="005B6FFE"/>
    <w:rsid w:val="005B7582"/>
    <w:rsid w:val="005C3588"/>
    <w:rsid w:val="005C4E38"/>
    <w:rsid w:val="005C6CCA"/>
    <w:rsid w:val="005C72FB"/>
    <w:rsid w:val="005D53CB"/>
    <w:rsid w:val="005F0FAA"/>
    <w:rsid w:val="005F1853"/>
    <w:rsid w:val="006069E6"/>
    <w:rsid w:val="00606DCB"/>
    <w:rsid w:val="00611BF0"/>
    <w:rsid w:val="006136E8"/>
    <w:rsid w:val="00614224"/>
    <w:rsid w:val="006258F6"/>
    <w:rsid w:val="006259D5"/>
    <w:rsid w:val="006269EA"/>
    <w:rsid w:val="0063254D"/>
    <w:rsid w:val="00632DA3"/>
    <w:rsid w:val="00635DB9"/>
    <w:rsid w:val="006378BF"/>
    <w:rsid w:val="0064035D"/>
    <w:rsid w:val="00640C80"/>
    <w:rsid w:val="006448CE"/>
    <w:rsid w:val="00652840"/>
    <w:rsid w:val="00654688"/>
    <w:rsid w:val="006557BD"/>
    <w:rsid w:val="0065618E"/>
    <w:rsid w:val="00661C68"/>
    <w:rsid w:val="006666AE"/>
    <w:rsid w:val="006669B5"/>
    <w:rsid w:val="00672223"/>
    <w:rsid w:val="00676ADB"/>
    <w:rsid w:val="00676EB3"/>
    <w:rsid w:val="006803A2"/>
    <w:rsid w:val="00680449"/>
    <w:rsid w:val="00682D8E"/>
    <w:rsid w:val="006942BD"/>
    <w:rsid w:val="006972DA"/>
    <w:rsid w:val="006B3DE9"/>
    <w:rsid w:val="006C1ACD"/>
    <w:rsid w:val="006C2974"/>
    <w:rsid w:val="006C2F3B"/>
    <w:rsid w:val="006C3AB7"/>
    <w:rsid w:val="006C3ABA"/>
    <w:rsid w:val="006C6CC0"/>
    <w:rsid w:val="006D0772"/>
    <w:rsid w:val="006E2F2C"/>
    <w:rsid w:val="006F3A03"/>
    <w:rsid w:val="006F653C"/>
    <w:rsid w:val="00703CB7"/>
    <w:rsid w:val="007115DA"/>
    <w:rsid w:val="0071446C"/>
    <w:rsid w:val="00721471"/>
    <w:rsid w:val="00724A6A"/>
    <w:rsid w:val="00725008"/>
    <w:rsid w:val="00734171"/>
    <w:rsid w:val="00743A69"/>
    <w:rsid w:val="007707F7"/>
    <w:rsid w:val="007749D1"/>
    <w:rsid w:val="00777326"/>
    <w:rsid w:val="007837E3"/>
    <w:rsid w:val="007865C0"/>
    <w:rsid w:val="0078743D"/>
    <w:rsid w:val="007904DD"/>
    <w:rsid w:val="00792A18"/>
    <w:rsid w:val="007947DE"/>
    <w:rsid w:val="0079691C"/>
    <w:rsid w:val="007A27ED"/>
    <w:rsid w:val="007A4C30"/>
    <w:rsid w:val="007A5ABA"/>
    <w:rsid w:val="007A7822"/>
    <w:rsid w:val="007B354C"/>
    <w:rsid w:val="007B4598"/>
    <w:rsid w:val="007B4B96"/>
    <w:rsid w:val="007C2671"/>
    <w:rsid w:val="007C2FEC"/>
    <w:rsid w:val="007C4666"/>
    <w:rsid w:val="007C5A9C"/>
    <w:rsid w:val="007C5F31"/>
    <w:rsid w:val="007C6DA6"/>
    <w:rsid w:val="007D0FCA"/>
    <w:rsid w:val="007D349B"/>
    <w:rsid w:val="007D7339"/>
    <w:rsid w:val="007E4277"/>
    <w:rsid w:val="007F19C6"/>
    <w:rsid w:val="007F1F7D"/>
    <w:rsid w:val="007F392E"/>
    <w:rsid w:val="007F50D2"/>
    <w:rsid w:val="007F6250"/>
    <w:rsid w:val="008117A1"/>
    <w:rsid w:val="00813FF8"/>
    <w:rsid w:val="00814084"/>
    <w:rsid w:val="00815704"/>
    <w:rsid w:val="008168EE"/>
    <w:rsid w:val="00816DC5"/>
    <w:rsid w:val="00822BD5"/>
    <w:rsid w:val="008230F2"/>
    <w:rsid w:val="0082689D"/>
    <w:rsid w:val="00832C29"/>
    <w:rsid w:val="008352BE"/>
    <w:rsid w:val="00843C42"/>
    <w:rsid w:val="008456AB"/>
    <w:rsid w:val="008476E9"/>
    <w:rsid w:val="0085040F"/>
    <w:rsid w:val="00852F20"/>
    <w:rsid w:val="00854836"/>
    <w:rsid w:val="00864DA8"/>
    <w:rsid w:val="0086661A"/>
    <w:rsid w:val="00867D8F"/>
    <w:rsid w:val="008731EA"/>
    <w:rsid w:val="00873642"/>
    <w:rsid w:val="00875E40"/>
    <w:rsid w:val="008770DE"/>
    <w:rsid w:val="00881ED0"/>
    <w:rsid w:val="0088391A"/>
    <w:rsid w:val="008874CA"/>
    <w:rsid w:val="008928B3"/>
    <w:rsid w:val="008931F2"/>
    <w:rsid w:val="008A45AD"/>
    <w:rsid w:val="008A4789"/>
    <w:rsid w:val="008A5E0A"/>
    <w:rsid w:val="008B2ECE"/>
    <w:rsid w:val="008C4144"/>
    <w:rsid w:val="008C5622"/>
    <w:rsid w:val="008C7845"/>
    <w:rsid w:val="00912EEA"/>
    <w:rsid w:val="00913A73"/>
    <w:rsid w:val="009143FB"/>
    <w:rsid w:val="00915E10"/>
    <w:rsid w:val="00917660"/>
    <w:rsid w:val="00920801"/>
    <w:rsid w:val="009217C6"/>
    <w:rsid w:val="009233ED"/>
    <w:rsid w:val="00927BCD"/>
    <w:rsid w:val="009400AF"/>
    <w:rsid w:val="00940339"/>
    <w:rsid w:val="00941421"/>
    <w:rsid w:val="00951FA1"/>
    <w:rsid w:val="0095747C"/>
    <w:rsid w:val="00960C2F"/>
    <w:rsid w:val="00963633"/>
    <w:rsid w:val="009723FB"/>
    <w:rsid w:val="00975BE0"/>
    <w:rsid w:val="00977997"/>
    <w:rsid w:val="00982756"/>
    <w:rsid w:val="00983D5C"/>
    <w:rsid w:val="00992C2E"/>
    <w:rsid w:val="00994328"/>
    <w:rsid w:val="00995339"/>
    <w:rsid w:val="00995688"/>
    <w:rsid w:val="00997B88"/>
    <w:rsid w:val="00997EAF"/>
    <w:rsid w:val="009A4CD7"/>
    <w:rsid w:val="009B2F02"/>
    <w:rsid w:val="009C1D89"/>
    <w:rsid w:val="009C34A2"/>
    <w:rsid w:val="009C6967"/>
    <w:rsid w:val="009F2FCC"/>
    <w:rsid w:val="009F5063"/>
    <w:rsid w:val="00A01505"/>
    <w:rsid w:val="00A01539"/>
    <w:rsid w:val="00A06242"/>
    <w:rsid w:val="00A071BC"/>
    <w:rsid w:val="00A10C81"/>
    <w:rsid w:val="00A15FC4"/>
    <w:rsid w:val="00A20AB6"/>
    <w:rsid w:val="00A212EB"/>
    <w:rsid w:val="00A21660"/>
    <w:rsid w:val="00A23807"/>
    <w:rsid w:val="00A23AE4"/>
    <w:rsid w:val="00A303AB"/>
    <w:rsid w:val="00A305A8"/>
    <w:rsid w:val="00A4036B"/>
    <w:rsid w:val="00A43E91"/>
    <w:rsid w:val="00A50F60"/>
    <w:rsid w:val="00A54285"/>
    <w:rsid w:val="00A61C96"/>
    <w:rsid w:val="00A622C2"/>
    <w:rsid w:val="00A70FB4"/>
    <w:rsid w:val="00A71A16"/>
    <w:rsid w:val="00A71FE0"/>
    <w:rsid w:val="00A72AEC"/>
    <w:rsid w:val="00A75F69"/>
    <w:rsid w:val="00A7640D"/>
    <w:rsid w:val="00A77232"/>
    <w:rsid w:val="00A8402C"/>
    <w:rsid w:val="00A84CDA"/>
    <w:rsid w:val="00A84DE9"/>
    <w:rsid w:val="00A86D1E"/>
    <w:rsid w:val="00A93152"/>
    <w:rsid w:val="00A95501"/>
    <w:rsid w:val="00AA0E08"/>
    <w:rsid w:val="00AA14F4"/>
    <w:rsid w:val="00AB0D1A"/>
    <w:rsid w:val="00AB255F"/>
    <w:rsid w:val="00AB5A84"/>
    <w:rsid w:val="00AB6754"/>
    <w:rsid w:val="00AC3824"/>
    <w:rsid w:val="00AD13CD"/>
    <w:rsid w:val="00AD4086"/>
    <w:rsid w:val="00AD6342"/>
    <w:rsid w:val="00AE12F4"/>
    <w:rsid w:val="00AE2054"/>
    <w:rsid w:val="00AE415D"/>
    <w:rsid w:val="00AE6421"/>
    <w:rsid w:val="00AE7447"/>
    <w:rsid w:val="00AF1050"/>
    <w:rsid w:val="00AF1075"/>
    <w:rsid w:val="00B0141E"/>
    <w:rsid w:val="00B0775A"/>
    <w:rsid w:val="00B11043"/>
    <w:rsid w:val="00B13029"/>
    <w:rsid w:val="00B17861"/>
    <w:rsid w:val="00B20DFA"/>
    <w:rsid w:val="00B211E5"/>
    <w:rsid w:val="00B24333"/>
    <w:rsid w:val="00B262CD"/>
    <w:rsid w:val="00B418D8"/>
    <w:rsid w:val="00B47A1E"/>
    <w:rsid w:val="00B50764"/>
    <w:rsid w:val="00B64D7D"/>
    <w:rsid w:val="00B65639"/>
    <w:rsid w:val="00B72041"/>
    <w:rsid w:val="00B809C3"/>
    <w:rsid w:val="00B82A9F"/>
    <w:rsid w:val="00B94019"/>
    <w:rsid w:val="00BA49CE"/>
    <w:rsid w:val="00BA6D07"/>
    <w:rsid w:val="00BA7C43"/>
    <w:rsid w:val="00BB38A7"/>
    <w:rsid w:val="00BB3B4D"/>
    <w:rsid w:val="00BB7481"/>
    <w:rsid w:val="00BC3E5D"/>
    <w:rsid w:val="00BC4CAA"/>
    <w:rsid w:val="00BD2D17"/>
    <w:rsid w:val="00BD47C8"/>
    <w:rsid w:val="00BD7203"/>
    <w:rsid w:val="00BE11E1"/>
    <w:rsid w:val="00BF199C"/>
    <w:rsid w:val="00BF37E0"/>
    <w:rsid w:val="00C030F8"/>
    <w:rsid w:val="00C036CE"/>
    <w:rsid w:val="00C04692"/>
    <w:rsid w:val="00C10C17"/>
    <w:rsid w:val="00C133D3"/>
    <w:rsid w:val="00C144C8"/>
    <w:rsid w:val="00C17533"/>
    <w:rsid w:val="00C203F3"/>
    <w:rsid w:val="00C22533"/>
    <w:rsid w:val="00C24282"/>
    <w:rsid w:val="00C322B5"/>
    <w:rsid w:val="00C33031"/>
    <w:rsid w:val="00C37068"/>
    <w:rsid w:val="00C377F9"/>
    <w:rsid w:val="00C41BF9"/>
    <w:rsid w:val="00C42ED4"/>
    <w:rsid w:val="00C44186"/>
    <w:rsid w:val="00C44EA6"/>
    <w:rsid w:val="00C4524B"/>
    <w:rsid w:val="00C528A5"/>
    <w:rsid w:val="00C56EE7"/>
    <w:rsid w:val="00C6184F"/>
    <w:rsid w:val="00C61CA3"/>
    <w:rsid w:val="00C65250"/>
    <w:rsid w:val="00C66F51"/>
    <w:rsid w:val="00C705F7"/>
    <w:rsid w:val="00C75713"/>
    <w:rsid w:val="00C75977"/>
    <w:rsid w:val="00C775EA"/>
    <w:rsid w:val="00C84FD5"/>
    <w:rsid w:val="00C97C97"/>
    <w:rsid w:val="00CA023C"/>
    <w:rsid w:val="00CB0396"/>
    <w:rsid w:val="00CB2068"/>
    <w:rsid w:val="00CB4EC8"/>
    <w:rsid w:val="00CB6535"/>
    <w:rsid w:val="00CC0ED9"/>
    <w:rsid w:val="00CC5B64"/>
    <w:rsid w:val="00CC636D"/>
    <w:rsid w:val="00CC7C8B"/>
    <w:rsid w:val="00CD2C28"/>
    <w:rsid w:val="00CD2EB3"/>
    <w:rsid w:val="00CD5683"/>
    <w:rsid w:val="00CE429A"/>
    <w:rsid w:val="00D00E7A"/>
    <w:rsid w:val="00D0344E"/>
    <w:rsid w:val="00D1311A"/>
    <w:rsid w:val="00D17439"/>
    <w:rsid w:val="00D22287"/>
    <w:rsid w:val="00D279CA"/>
    <w:rsid w:val="00D3189A"/>
    <w:rsid w:val="00D33894"/>
    <w:rsid w:val="00D3393C"/>
    <w:rsid w:val="00D33C56"/>
    <w:rsid w:val="00D36D81"/>
    <w:rsid w:val="00D44BA7"/>
    <w:rsid w:val="00D50CF6"/>
    <w:rsid w:val="00D5184B"/>
    <w:rsid w:val="00D51A00"/>
    <w:rsid w:val="00D53BFB"/>
    <w:rsid w:val="00D5638D"/>
    <w:rsid w:val="00D63E4F"/>
    <w:rsid w:val="00D65FC9"/>
    <w:rsid w:val="00D66068"/>
    <w:rsid w:val="00D701E5"/>
    <w:rsid w:val="00D705BE"/>
    <w:rsid w:val="00D72775"/>
    <w:rsid w:val="00D77FAA"/>
    <w:rsid w:val="00D816D3"/>
    <w:rsid w:val="00D83021"/>
    <w:rsid w:val="00D8555F"/>
    <w:rsid w:val="00D91E84"/>
    <w:rsid w:val="00D93929"/>
    <w:rsid w:val="00DA00F9"/>
    <w:rsid w:val="00DA3F08"/>
    <w:rsid w:val="00DA50D9"/>
    <w:rsid w:val="00DA589C"/>
    <w:rsid w:val="00DB158D"/>
    <w:rsid w:val="00DB2E0E"/>
    <w:rsid w:val="00DB424E"/>
    <w:rsid w:val="00DD2FAB"/>
    <w:rsid w:val="00DD76E8"/>
    <w:rsid w:val="00DE2791"/>
    <w:rsid w:val="00DE36E3"/>
    <w:rsid w:val="00DE7037"/>
    <w:rsid w:val="00DF290D"/>
    <w:rsid w:val="00DF37A1"/>
    <w:rsid w:val="00E0103C"/>
    <w:rsid w:val="00E04DC7"/>
    <w:rsid w:val="00E05038"/>
    <w:rsid w:val="00E05AA5"/>
    <w:rsid w:val="00E06C84"/>
    <w:rsid w:val="00E11DC0"/>
    <w:rsid w:val="00E13E83"/>
    <w:rsid w:val="00E230D3"/>
    <w:rsid w:val="00E23F0C"/>
    <w:rsid w:val="00E25020"/>
    <w:rsid w:val="00E275C7"/>
    <w:rsid w:val="00E3358A"/>
    <w:rsid w:val="00E3716E"/>
    <w:rsid w:val="00E3723C"/>
    <w:rsid w:val="00E40771"/>
    <w:rsid w:val="00E51147"/>
    <w:rsid w:val="00E5315A"/>
    <w:rsid w:val="00E56B1E"/>
    <w:rsid w:val="00E5709B"/>
    <w:rsid w:val="00E57149"/>
    <w:rsid w:val="00E610FB"/>
    <w:rsid w:val="00E6118D"/>
    <w:rsid w:val="00E6502F"/>
    <w:rsid w:val="00E74327"/>
    <w:rsid w:val="00E74B5C"/>
    <w:rsid w:val="00E840E2"/>
    <w:rsid w:val="00E94CD7"/>
    <w:rsid w:val="00EA4E8C"/>
    <w:rsid w:val="00EB42C9"/>
    <w:rsid w:val="00EB5F14"/>
    <w:rsid w:val="00EB66ED"/>
    <w:rsid w:val="00EC085E"/>
    <w:rsid w:val="00EC18DB"/>
    <w:rsid w:val="00EC2466"/>
    <w:rsid w:val="00ED1642"/>
    <w:rsid w:val="00ED3B2C"/>
    <w:rsid w:val="00ED464E"/>
    <w:rsid w:val="00ED6868"/>
    <w:rsid w:val="00ED772D"/>
    <w:rsid w:val="00EE101A"/>
    <w:rsid w:val="00EE24AF"/>
    <w:rsid w:val="00EE756C"/>
    <w:rsid w:val="00F037BE"/>
    <w:rsid w:val="00F050DD"/>
    <w:rsid w:val="00F15AD9"/>
    <w:rsid w:val="00F277D3"/>
    <w:rsid w:val="00F3070E"/>
    <w:rsid w:val="00F30DDC"/>
    <w:rsid w:val="00F341DB"/>
    <w:rsid w:val="00F34486"/>
    <w:rsid w:val="00F40154"/>
    <w:rsid w:val="00F44DDF"/>
    <w:rsid w:val="00F51A94"/>
    <w:rsid w:val="00F54C14"/>
    <w:rsid w:val="00F844CD"/>
    <w:rsid w:val="00F864D1"/>
    <w:rsid w:val="00F93157"/>
    <w:rsid w:val="00F94041"/>
    <w:rsid w:val="00F95E2A"/>
    <w:rsid w:val="00F96BE2"/>
    <w:rsid w:val="00FA7DA3"/>
    <w:rsid w:val="00FC1B4B"/>
    <w:rsid w:val="00FC65A7"/>
    <w:rsid w:val="00FC7B59"/>
    <w:rsid w:val="00FC7C85"/>
    <w:rsid w:val="00FD1114"/>
    <w:rsid w:val="00FD3A83"/>
    <w:rsid w:val="00FE35A1"/>
    <w:rsid w:val="00FE48C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38FBEED0"/>
  <w15:docId w15:val="{C49343BF-D101-4872-A576-0A9799F4A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53CB"/>
    <w:rPr>
      <w:color w:val="000000" w:themeColor="text1"/>
    </w:rPr>
  </w:style>
  <w:style w:type="paragraph" w:styleId="Heading1">
    <w:name w:val="heading 1"/>
    <w:basedOn w:val="Normal"/>
    <w:next w:val="Normal"/>
    <w:link w:val="Heading1Char"/>
    <w:uiPriority w:val="9"/>
    <w:qFormat/>
    <w:rsid w:val="00724A6A"/>
    <w:pPr>
      <w:keepNext/>
      <w:keepLines/>
      <w:spacing w:before="360" w:after="80"/>
      <w:outlineLvl w:val="0"/>
    </w:pPr>
    <w:rPr>
      <w:rFonts w:asciiTheme="majorHAnsi" w:eastAsiaTheme="majorEastAsia" w:hAnsiTheme="majorHAnsi" w:cstheme="majorBidi"/>
      <w:color w:val="365F91" w:themeColor="accent1" w:themeShade="BF"/>
      <w:sz w:val="40"/>
      <w:szCs w:val="40"/>
    </w:rPr>
  </w:style>
  <w:style w:type="paragraph" w:styleId="Heading2">
    <w:name w:val="heading 2"/>
    <w:basedOn w:val="Normal"/>
    <w:next w:val="Normal"/>
    <w:link w:val="Heading2Char"/>
    <w:uiPriority w:val="9"/>
    <w:semiHidden/>
    <w:unhideWhenUsed/>
    <w:qFormat/>
    <w:rsid w:val="00724A6A"/>
    <w:pPr>
      <w:keepNext/>
      <w:keepLines/>
      <w:spacing w:before="160" w:after="80"/>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semiHidden/>
    <w:unhideWhenUsed/>
    <w:qFormat/>
    <w:rsid w:val="00724A6A"/>
    <w:pPr>
      <w:keepNext/>
      <w:keepLines/>
      <w:spacing w:before="160" w:after="80"/>
      <w:outlineLvl w:val="2"/>
    </w:pPr>
    <w:rPr>
      <w:rFonts w:eastAsiaTheme="majorEastAsia" w:cstheme="majorBidi"/>
      <w:color w:val="365F91" w:themeColor="accent1" w:themeShade="BF"/>
      <w:sz w:val="28"/>
      <w:szCs w:val="28"/>
    </w:rPr>
  </w:style>
  <w:style w:type="paragraph" w:styleId="Heading4">
    <w:name w:val="heading 4"/>
    <w:basedOn w:val="Normal"/>
    <w:next w:val="Normal"/>
    <w:link w:val="Heading4Char"/>
    <w:uiPriority w:val="9"/>
    <w:semiHidden/>
    <w:unhideWhenUsed/>
    <w:qFormat/>
    <w:rsid w:val="00724A6A"/>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724A6A"/>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724A6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24A6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24A6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24A6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A6A"/>
    <w:rPr>
      <w:rFonts w:asciiTheme="majorHAnsi" w:eastAsiaTheme="majorEastAsia" w:hAnsiTheme="majorHAnsi" w:cstheme="majorBidi"/>
      <w:color w:val="365F91" w:themeColor="accent1" w:themeShade="BF"/>
      <w:sz w:val="40"/>
      <w:szCs w:val="40"/>
    </w:rPr>
  </w:style>
  <w:style w:type="character" w:customStyle="1" w:styleId="Heading2Char">
    <w:name w:val="Heading 2 Char"/>
    <w:basedOn w:val="DefaultParagraphFont"/>
    <w:link w:val="Heading2"/>
    <w:uiPriority w:val="9"/>
    <w:semiHidden/>
    <w:rsid w:val="00724A6A"/>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semiHidden/>
    <w:rsid w:val="00724A6A"/>
    <w:rPr>
      <w:rFonts w:eastAsiaTheme="majorEastAsia" w:cstheme="majorBidi"/>
      <w:color w:val="365F91" w:themeColor="accent1" w:themeShade="BF"/>
      <w:sz w:val="28"/>
      <w:szCs w:val="28"/>
    </w:rPr>
  </w:style>
  <w:style w:type="character" w:customStyle="1" w:styleId="Heading4Char">
    <w:name w:val="Heading 4 Char"/>
    <w:basedOn w:val="DefaultParagraphFont"/>
    <w:link w:val="Heading4"/>
    <w:uiPriority w:val="9"/>
    <w:semiHidden/>
    <w:rsid w:val="00724A6A"/>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724A6A"/>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724A6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24A6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24A6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24A6A"/>
    <w:rPr>
      <w:rFonts w:eastAsiaTheme="majorEastAsia" w:cstheme="majorBidi"/>
      <w:color w:val="272727" w:themeColor="text1" w:themeTint="D8"/>
    </w:rPr>
  </w:style>
  <w:style w:type="paragraph" w:styleId="Title">
    <w:name w:val="Title"/>
    <w:basedOn w:val="Normal"/>
    <w:next w:val="Normal"/>
    <w:link w:val="TitleChar"/>
    <w:uiPriority w:val="10"/>
    <w:qFormat/>
    <w:rsid w:val="00724A6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A6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24A6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24A6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24A6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24A6A"/>
    <w:rPr>
      <w:i/>
      <w:iCs/>
      <w:color w:val="404040" w:themeColor="text1" w:themeTint="BF"/>
    </w:rPr>
  </w:style>
  <w:style w:type="paragraph" w:styleId="ListParagraph">
    <w:name w:val="List Paragraph"/>
    <w:basedOn w:val="Normal"/>
    <w:uiPriority w:val="34"/>
    <w:qFormat/>
    <w:rsid w:val="00724A6A"/>
    <w:pPr>
      <w:ind w:left="720"/>
      <w:contextualSpacing/>
    </w:pPr>
  </w:style>
  <w:style w:type="character" w:styleId="IntenseEmphasis">
    <w:name w:val="Intense Emphasis"/>
    <w:basedOn w:val="DefaultParagraphFont"/>
    <w:uiPriority w:val="21"/>
    <w:qFormat/>
    <w:rsid w:val="00724A6A"/>
    <w:rPr>
      <w:i/>
      <w:iCs/>
      <w:color w:val="365F91" w:themeColor="accent1" w:themeShade="BF"/>
    </w:rPr>
  </w:style>
  <w:style w:type="paragraph" w:styleId="IntenseQuote">
    <w:name w:val="Intense Quote"/>
    <w:basedOn w:val="Normal"/>
    <w:next w:val="Normal"/>
    <w:link w:val="IntenseQuoteChar"/>
    <w:uiPriority w:val="30"/>
    <w:qFormat/>
    <w:rsid w:val="00724A6A"/>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724A6A"/>
    <w:rPr>
      <w:i/>
      <w:iCs/>
      <w:color w:val="365F91" w:themeColor="accent1" w:themeShade="BF"/>
    </w:rPr>
  </w:style>
  <w:style w:type="character" w:styleId="IntenseReference">
    <w:name w:val="Intense Reference"/>
    <w:basedOn w:val="DefaultParagraphFont"/>
    <w:uiPriority w:val="32"/>
    <w:qFormat/>
    <w:rsid w:val="00724A6A"/>
    <w:rPr>
      <w:b/>
      <w:bCs/>
      <w:smallCaps/>
      <w:color w:val="365F91" w:themeColor="accent1" w:themeShade="BF"/>
      <w:spacing w:val="5"/>
    </w:rPr>
  </w:style>
  <w:style w:type="paragraph" w:styleId="Bibliography">
    <w:name w:val="Bibliography"/>
    <w:basedOn w:val="Normal"/>
    <w:next w:val="Normal"/>
    <w:uiPriority w:val="37"/>
    <w:unhideWhenUsed/>
    <w:rsid w:val="002E1D9E"/>
    <w:pPr>
      <w:spacing w:after="240" w:line="240" w:lineRule="auto"/>
    </w:pPr>
  </w:style>
  <w:style w:type="paragraph" w:styleId="Header">
    <w:name w:val="header"/>
    <w:basedOn w:val="Normal"/>
    <w:link w:val="HeaderChar"/>
    <w:uiPriority w:val="99"/>
    <w:unhideWhenUsed/>
    <w:rsid w:val="002E1D9E"/>
    <w:pPr>
      <w:tabs>
        <w:tab w:val="center" w:pos="4513"/>
        <w:tab w:val="right" w:pos="9026"/>
      </w:tabs>
      <w:spacing w:after="0" w:line="240" w:lineRule="auto"/>
    </w:pPr>
  </w:style>
  <w:style w:type="character" w:customStyle="1" w:styleId="HeaderChar">
    <w:name w:val="Header Char"/>
    <w:basedOn w:val="DefaultParagraphFont"/>
    <w:link w:val="Header"/>
    <w:uiPriority w:val="99"/>
    <w:rsid w:val="002E1D9E"/>
  </w:style>
  <w:style w:type="paragraph" w:styleId="Footer">
    <w:name w:val="footer"/>
    <w:basedOn w:val="Normal"/>
    <w:link w:val="FooterChar"/>
    <w:uiPriority w:val="99"/>
    <w:unhideWhenUsed/>
    <w:rsid w:val="002E1D9E"/>
    <w:pPr>
      <w:tabs>
        <w:tab w:val="center" w:pos="4513"/>
        <w:tab w:val="right" w:pos="9026"/>
      </w:tabs>
      <w:spacing w:after="0" w:line="240" w:lineRule="auto"/>
    </w:pPr>
  </w:style>
  <w:style w:type="character" w:customStyle="1" w:styleId="FooterChar">
    <w:name w:val="Footer Char"/>
    <w:basedOn w:val="DefaultParagraphFont"/>
    <w:link w:val="Footer"/>
    <w:uiPriority w:val="99"/>
    <w:rsid w:val="002E1D9E"/>
  </w:style>
  <w:style w:type="character" w:styleId="Hyperlink">
    <w:name w:val="Hyperlink"/>
    <w:basedOn w:val="DefaultParagraphFont"/>
    <w:uiPriority w:val="99"/>
    <w:unhideWhenUsed/>
    <w:rsid w:val="001917D2"/>
    <w:rPr>
      <w:color w:val="0000FF" w:themeColor="hyperlink"/>
      <w:u w:val="single"/>
    </w:rPr>
  </w:style>
  <w:style w:type="character" w:styleId="UnresolvedMention">
    <w:name w:val="Unresolved Mention"/>
    <w:basedOn w:val="DefaultParagraphFont"/>
    <w:uiPriority w:val="99"/>
    <w:semiHidden/>
    <w:unhideWhenUsed/>
    <w:rsid w:val="001917D2"/>
    <w:rPr>
      <w:color w:val="605E5C"/>
      <w:shd w:val="clear" w:color="auto" w:fill="E1DFDD"/>
    </w:rPr>
  </w:style>
  <w:style w:type="table" w:styleId="TableGrid">
    <w:name w:val="Table Grid"/>
    <w:basedOn w:val="TableNormal"/>
    <w:uiPriority w:val="59"/>
    <w:rsid w:val="005C35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865087">
      <w:bodyDiv w:val="1"/>
      <w:marLeft w:val="0"/>
      <w:marRight w:val="0"/>
      <w:marTop w:val="0"/>
      <w:marBottom w:val="0"/>
      <w:divBdr>
        <w:top w:val="none" w:sz="0" w:space="0" w:color="auto"/>
        <w:left w:val="none" w:sz="0" w:space="0" w:color="auto"/>
        <w:bottom w:val="none" w:sz="0" w:space="0" w:color="auto"/>
        <w:right w:val="none" w:sz="0" w:space="0" w:color="auto"/>
      </w:divBdr>
      <w:divsChild>
        <w:div w:id="1693411301">
          <w:marLeft w:val="0"/>
          <w:marRight w:val="0"/>
          <w:marTop w:val="0"/>
          <w:marBottom w:val="0"/>
          <w:divBdr>
            <w:top w:val="single" w:sz="2" w:space="0" w:color="E3E3E3"/>
            <w:left w:val="single" w:sz="2" w:space="0" w:color="E3E3E3"/>
            <w:bottom w:val="single" w:sz="2" w:space="0" w:color="E3E3E3"/>
            <w:right w:val="single" w:sz="2" w:space="0" w:color="E3E3E3"/>
          </w:divBdr>
          <w:divsChild>
            <w:div w:id="11959457">
              <w:marLeft w:val="0"/>
              <w:marRight w:val="0"/>
              <w:marTop w:val="0"/>
              <w:marBottom w:val="0"/>
              <w:divBdr>
                <w:top w:val="single" w:sz="2" w:space="0" w:color="E3E3E3"/>
                <w:left w:val="single" w:sz="2" w:space="0" w:color="E3E3E3"/>
                <w:bottom w:val="single" w:sz="2" w:space="0" w:color="E3E3E3"/>
                <w:right w:val="single" w:sz="2" w:space="0" w:color="E3E3E3"/>
              </w:divBdr>
              <w:divsChild>
                <w:div w:id="1129459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14660454">
      <w:bodyDiv w:val="1"/>
      <w:marLeft w:val="0"/>
      <w:marRight w:val="0"/>
      <w:marTop w:val="0"/>
      <w:marBottom w:val="0"/>
      <w:divBdr>
        <w:top w:val="none" w:sz="0" w:space="0" w:color="auto"/>
        <w:left w:val="none" w:sz="0" w:space="0" w:color="auto"/>
        <w:bottom w:val="none" w:sz="0" w:space="0" w:color="auto"/>
        <w:right w:val="none" w:sz="0" w:space="0" w:color="auto"/>
      </w:divBdr>
    </w:div>
    <w:div w:id="271982264">
      <w:bodyDiv w:val="1"/>
      <w:marLeft w:val="0"/>
      <w:marRight w:val="0"/>
      <w:marTop w:val="0"/>
      <w:marBottom w:val="0"/>
      <w:divBdr>
        <w:top w:val="none" w:sz="0" w:space="0" w:color="auto"/>
        <w:left w:val="none" w:sz="0" w:space="0" w:color="auto"/>
        <w:bottom w:val="none" w:sz="0" w:space="0" w:color="auto"/>
        <w:right w:val="none" w:sz="0" w:space="0" w:color="auto"/>
      </w:divBdr>
      <w:divsChild>
        <w:div w:id="628169306">
          <w:marLeft w:val="0"/>
          <w:marRight w:val="0"/>
          <w:marTop w:val="0"/>
          <w:marBottom w:val="0"/>
          <w:divBdr>
            <w:top w:val="single" w:sz="2" w:space="0" w:color="E3E3E3"/>
            <w:left w:val="single" w:sz="2" w:space="0" w:color="E3E3E3"/>
            <w:bottom w:val="single" w:sz="2" w:space="0" w:color="E3E3E3"/>
            <w:right w:val="single" w:sz="2" w:space="0" w:color="E3E3E3"/>
          </w:divBdr>
          <w:divsChild>
            <w:div w:id="1483691228">
              <w:marLeft w:val="0"/>
              <w:marRight w:val="0"/>
              <w:marTop w:val="0"/>
              <w:marBottom w:val="0"/>
              <w:divBdr>
                <w:top w:val="single" w:sz="2" w:space="0" w:color="E3E3E3"/>
                <w:left w:val="single" w:sz="2" w:space="0" w:color="E3E3E3"/>
                <w:bottom w:val="single" w:sz="2" w:space="0" w:color="E3E3E3"/>
                <w:right w:val="single" w:sz="2" w:space="0" w:color="E3E3E3"/>
              </w:divBdr>
              <w:divsChild>
                <w:div w:id="10471410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77101115">
      <w:bodyDiv w:val="1"/>
      <w:marLeft w:val="0"/>
      <w:marRight w:val="0"/>
      <w:marTop w:val="0"/>
      <w:marBottom w:val="0"/>
      <w:divBdr>
        <w:top w:val="none" w:sz="0" w:space="0" w:color="auto"/>
        <w:left w:val="none" w:sz="0" w:space="0" w:color="auto"/>
        <w:bottom w:val="none" w:sz="0" w:space="0" w:color="auto"/>
        <w:right w:val="none" w:sz="0" w:space="0" w:color="auto"/>
      </w:divBdr>
    </w:div>
    <w:div w:id="290138712">
      <w:bodyDiv w:val="1"/>
      <w:marLeft w:val="0"/>
      <w:marRight w:val="0"/>
      <w:marTop w:val="0"/>
      <w:marBottom w:val="0"/>
      <w:divBdr>
        <w:top w:val="none" w:sz="0" w:space="0" w:color="auto"/>
        <w:left w:val="none" w:sz="0" w:space="0" w:color="auto"/>
        <w:bottom w:val="none" w:sz="0" w:space="0" w:color="auto"/>
        <w:right w:val="none" w:sz="0" w:space="0" w:color="auto"/>
      </w:divBdr>
      <w:divsChild>
        <w:div w:id="1077559295">
          <w:marLeft w:val="0"/>
          <w:marRight w:val="0"/>
          <w:marTop w:val="0"/>
          <w:marBottom w:val="0"/>
          <w:divBdr>
            <w:top w:val="single" w:sz="2" w:space="0" w:color="E3E3E3"/>
            <w:left w:val="single" w:sz="2" w:space="0" w:color="E3E3E3"/>
            <w:bottom w:val="single" w:sz="2" w:space="0" w:color="E3E3E3"/>
            <w:right w:val="single" w:sz="2" w:space="0" w:color="E3E3E3"/>
          </w:divBdr>
          <w:divsChild>
            <w:div w:id="2078697998">
              <w:marLeft w:val="0"/>
              <w:marRight w:val="0"/>
              <w:marTop w:val="100"/>
              <w:marBottom w:val="100"/>
              <w:divBdr>
                <w:top w:val="single" w:sz="2" w:space="0" w:color="E3E3E3"/>
                <w:left w:val="single" w:sz="2" w:space="0" w:color="E3E3E3"/>
                <w:bottom w:val="single" w:sz="2" w:space="0" w:color="E3E3E3"/>
                <w:right w:val="single" w:sz="2" w:space="0" w:color="E3E3E3"/>
              </w:divBdr>
              <w:divsChild>
                <w:div w:id="116024867">
                  <w:marLeft w:val="0"/>
                  <w:marRight w:val="0"/>
                  <w:marTop w:val="0"/>
                  <w:marBottom w:val="0"/>
                  <w:divBdr>
                    <w:top w:val="single" w:sz="2" w:space="0" w:color="E3E3E3"/>
                    <w:left w:val="single" w:sz="2" w:space="0" w:color="E3E3E3"/>
                    <w:bottom w:val="single" w:sz="2" w:space="0" w:color="E3E3E3"/>
                    <w:right w:val="single" w:sz="2" w:space="0" w:color="E3E3E3"/>
                  </w:divBdr>
                  <w:divsChild>
                    <w:div w:id="735012194">
                      <w:marLeft w:val="0"/>
                      <w:marRight w:val="0"/>
                      <w:marTop w:val="0"/>
                      <w:marBottom w:val="0"/>
                      <w:divBdr>
                        <w:top w:val="single" w:sz="2" w:space="0" w:color="E3E3E3"/>
                        <w:left w:val="single" w:sz="2" w:space="0" w:color="E3E3E3"/>
                        <w:bottom w:val="single" w:sz="2" w:space="0" w:color="E3E3E3"/>
                        <w:right w:val="single" w:sz="2" w:space="0" w:color="E3E3E3"/>
                      </w:divBdr>
                      <w:divsChild>
                        <w:div w:id="1926454810">
                          <w:marLeft w:val="0"/>
                          <w:marRight w:val="0"/>
                          <w:marTop w:val="0"/>
                          <w:marBottom w:val="0"/>
                          <w:divBdr>
                            <w:top w:val="single" w:sz="2" w:space="0" w:color="E3E3E3"/>
                            <w:left w:val="single" w:sz="2" w:space="0" w:color="E3E3E3"/>
                            <w:bottom w:val="single" w:sz="2" w:space="0" w:color="E3E3E3"/>
                            <w:right w:val="single" w:sz="2" w:space="0" w:color="E3E3E3"/>
                          </w:divBdr>
                          <w:divsChild>
                            <w:div w:id="273362667">
                              <w:marLeft w:val="0"/>
                              <w:marRight w:val="0"/>
                              <w:marTop w:val="0"/>
                              <w:marBottom w:val="0"/>
                              <w:divBdr>
                                <w:top w:val="single" w:sz="2" w:space="0" w:color="E3E3E3"/>
                                <w:left w:val="single" w:sz="2" w:space="0" w:color="E3E3E3"/>
                                <w:bottom w:val="single" w:sz="2" w:space="0" w:color="E3E3E3"/>
                                <w:right w:val="single" w:sz="2" w:space="0" w:color="E3E3E3"/>
                              </w:divBdr>
                              <w:divsChild>
                                <w:div w:id="768425695">
                                  <w:marLeft w:val="0"/>
                                  <w:marRight w:val="0"/>
                                  <w:marTop w:val="0"/>
                                  <w:marBottom w:val="0"/>
                                  <w:divBdr>
                                    <w:top w:val="single" w:sz="2" w:space="0" w:color="E3E3E3"/>
                                    <w:left w:val="single" w:sz="2" w:space="0" w:color="E3E3E3"/>
                                    <w:bottom w:val="single" w:sz="2" w:space="0" w:color="E3E3E3"/>
                                    <w:right w:val="single" w:sz="2" w:space="0" w:color="E3E3E3"/>
                                  </w:divBdr>
                                  <w:divsChild>
                                    <w:div w:id="16552601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35964258">
      <w:bodyDiv w:val="1"/>
      <w:marLeft w:val="0"/>
      <w:marRight w:val="0"/>
      <w:marTop w:val="0"/>
      <w:marBottom w:val="0"/>
      <w:divBdr>
        <w:top w:val="none" w:sz="0" w:space="0" w:color="auto"/>
        <w:left w:val="none" w:sz="0" w:space="0" w:color="auto"/>
        <w:bottom w:val="none" w:sz="0" w:space="0" w:color="auto"/>
        <w:right w:val="none" w:sz="0" w:space="0" w:color="auto"/>
      </w:divBdr>
      <w:divsChild>
        <w:div w:id="492449431">
          <w:marLeft w:val="0"/>
          <w:marRight w:val="0"/>
          <w:marTop w:val="0"/>
          <w:marBottom w:val="0"/>
          <w:divBdr>
            <w:top w:val="single" w:sz="2" w:space="0" w:color="E3E3E3"/>
            <w:left w:val="single" w:sz="2" w:space="0" w:color="E3E3E3"/>
            <w:bottom w:val="single" w:sz="2" w:space="0" w:color="E3E3E3"/>
            <w:right w:val="single" w:sz="2" w:space="0" w:color="E3E3E3"/>
          </w:divBdr>
          <w:divsChild>
            <w:div w:id="1343317914">
              <w:marLeft w:val="0"/>
              <w:marRight w:val="0"/>
              <w:marTop w:val="0"/>
              <w:marBottom w:val="0"/>
              <w:divBdr>
                <w:top w:val="single" w:sz="2" w:space="0" w:color="E3E3E3"/>
                <w:left w:val="single" w:sz="2" w:space="0" w:color="E3E3E3"/>
                <w:bottom w:val="single" w:sz="2" w:space="0" w:color="E3E3E3"/>
                <w:right w:val="single" w:sz="2" w:space="0" w:color="E3E3E3"/>
              </w:divBdr>
              <w:divsChild>
                <w:div w:id="955059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8330164">
      <w:bodyDiv w:val="1"/>
      <w:marLeft w:val="0"/>
      <w:marRight w:val="0"/>
      <w:marTop w:val="0"/>
      <w:marBottom w:val="0"/>
      <w:divBdr>
        <w:top w:val="none" w:sz="0" w:space="0" w:color="auto"/>
        <w:left w:val="none" w:sz="0" w:space="0" w:color="auto"/>
        <w:bottom w:val="none" w:sz="0" w:space="0" w:color="auto"/>
        <w:right w:val="none" w:sz="0" w:space="0" w:color="auto"/>
      </w:divBdr>
      <w:divsChild>
        <w:div w:id="960385015">
          <w:marLeft w:val="0"/>
          <w:marRight w:val="0"/>
          <w:marTop w:val="0"/>
          <w:marBottom w:val="0"/>
          <w:divBdr>
            <w:top w:val="single" w:sz="2" w:space="0" w:color="E3E3E3"/>
            <w:left w:val="single" w:sz="2" w:space="0" w:color="E3E3E3"/>
            <w:bottom w:val="single" w:sz="2" w:space="0" w:color="E3E3E3"/>
            <w:right w:val="single" w:sz="2" w:space="0" w:color="E3E3E3"/>
          </w:divBdr>
          <w:divsChild>
            <w:div w:id="1742215495">
              <w:marLeft w:val="0"/>
              <w:marRight w:val="0"/>
              <w:marTop w:val="0"/>
              <w:marBottom w:val="0"/>
              <w:divBdr>
                <w:top w:val="single" w:sz="2" w:space="0" w:color="E3E3E3"/>
                <w:left w:val="single" w:sz="2" w:space="0" w:color="E3E3E3"/>
                <w:bottom w:val="single" w:sz="2" w:space="0" w:color="E3E3E3"/>
                <w:right w:val="single" w:sz="2" w:space="0" w:color="E3E3E3"/>
              </w:divBdr>
              <w:divsChild>
                <w:div w:id="19729032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47353874">
      <w:bodyDiv w:val="1"/>
      <w:marLeft w:val="0"/>
      <w:marRight w:val="0"/>
      <w:marTop w:val="0"/>
      <w:marBottom w:val="0"/>
      <w:divBdr>
        <w:top w:val="none" w:sz="0" w:space="0" w:color="auto"/>
        <w:left w:val="none" w:sz="0" w:space="0" w:color="auto"/>
        <w:bottom w:val="none" w:sz="0" w:space="0" w:color="auto"/>
        <w:right w:val="none" w:sz="0" w:space="0" w:color="auto"/>
      </w:divBdr>
      <w:divsChild>
        <w:div w:id="1458184682">
          <w:marLeft w:val="0"/>
          <w:marRight w:val="0"/>
          <w:marTop w:val="0"/>
          <w:marBottom w:val="0"/>
          <w:divBdr>
            <w:top w:val="single" w:sz="2" w:space="0" w:color="E3E3E3"/>
            <w:left w:val="single" w:sz="2" w:space="0" w:color="E3E3E3"/>
            <w:bottom w:val="single" w:sz="2" w:space="0" w:color="E3E3E3"/>
            <w:right w:val="single" w:sz="2" w:space="0" w:color="E3E3E3"/>
          </w:divBdr>
          <w:divsChild>
            <w:div w:id="1077944551">
              <w:marLeft w:val="0"/>
              <w:marRight w:val="0"/>
              <w:marTop w:val="0"/>
              <w:marBottom w:val="0"/>
              <w:divBdr>
                <w:top w:val="single" w:sz="2" w:space="0" w:color="E3E3E3"/>
                <w:left w:val="single" w:sz="2" w:space="0" w:color="E3E3E3"/>
                <w:bottom w:val="single" w:sz="2" w:space="0" w:color="E3E3E3"/>
                <w:right w:val="single" w:sz="2" w:space="0" w:color="E3E3E3"/>
              </w:divBdr>
              <w:divsChild>
                <w:div w:id="171364970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92524936">
      <w:bodyDiv w:val="1"/>
      <w:marLeft w:val="0"/>
      <w:marRight w:val="0"/>
      <w:marTop w:val="0"/>
      <w:marBottom w:val="0"/>
      <w:divBdr>
        <w:top w:val="none" w:sz="0" w:space="0" w:color="auto"/>
        <w:left w:val="none" w:sz="0" w:space="0" w:color="auto"/>
        <w:bottom w:val="none" w:sz="0" w:space="0" w:color="auto"/>
        <w:right w:val="none" w:sz="0" w:space="0" w:color="auto"/>
      </w:divBdr>
    </w:div>
    <w:div w:id="680670379">
      <w:bodyDiv w:val="1"/>
      <w:marLeft w:val="0"/>
      <w:marRight w:val="0"/>
      <w:marTop w:val="0"/>
      <w:marBottom w:val="0"/>
      <w:divBdr>
        <w:top w:val="none" w:sz="0" w:space="0" w:color="auto"/>
        <w:left w:val="none" w:sz="0" w:space="0" w:color="auto"/>
        <w:bottom w:val="none" w:sz="0" w:space="0" w:color="auto"/>
        <w:right w:val="none" w:sz="0" w:space="0" w:color="auto"/>
      </w:divBdr>
    </w:div>
    <w:div w:id="692269259">
      <w:bodyDiv w:val="1"/>
      <w:marLeft w:val="0"/>
      <w:marRight w:val="0"/>
      <w:marTop w:val="0"/>
      <w:marBottom w:val="0"/>
      <w:divBdr>
        <w:top w:val="none" w:sz="0" w:space="0" w:color="auto"/>
        <w:left w:val="none" w:sz="0" w:space="0" w:color="auto"/>
        <w:bottom w:val="none" w:sz="0" w:space="0" w:color="auto"/>
        <w:right w:val="none" w:sz="0" w:space="0" w:color="auto"/>
      </w:divBdr>
      <w:divsChild>
        <w:div w:id="79450623">
          <w:marLeft w:val="0"/>
          <w:marRight w:val="0"/>
          <w:marTop w:val="0"/>
          <w:marBottom w:val="0"/>
          <w:divBdr>
            <w:top w:val="single" w:sz="2" w:space="0" w:color="E3E3E3"/>
            <w:left w:val="single" w:sz="2" w:space="0" w:color="E3E3E3"/>
            <w:bottom w:val="single" w:sz="2" w:space="0" w:color="E3E3E3"/>
            <w:right w:val="single" w:sz="2" w:space="0" w:color="E3E3E3"/>
          </w:divBdr>
          <w:divsChild>
            <w:div w:id="693310676">
              <w:marLeft w:val="0"/>
              <w:marRight w:val="0"/>
              <w:marTop w:val="0"/>
              <w:marBottom w:val="0"/>
              <w:divBdr>
                <w:top w:val="single" w:sz="2" w:space="0" w:color="E3E3E3"/>
                <w:left w:val="single" w:sz="2" w:space="0" w:color="E3E3E3"/>
                <w:bottom w:val="single" w:sz="2" w:space="0" w:color="E3E3E3"/>
                <w:right w:val="single" w:sz="2" w:space="0" w:color="E3E3E3"/>
              </w:divBdr>
              <w:divsChild>
                <w:div w:id="6693297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811757289">
      <w:bodyDiv w:val="1"/>
      <w:marLeft w:val="0"/>
      <w:marRight w:val="0"/>
      <w:marTop w:val="0"/>
      <w:marBottom w:val="0"/>
      <w:divBdr>
        <w:top w:val="none" w:sz="0" w:space="0" w:color="auto"/>
        <w:left w:val="none" w:sz="0" w:space="0" w:color="auto"/>
        <w:bottom w:val="none" w:sz="0" w:space="0" w:color="auto"/>
        <w:right w:val="none" w:sz="0" w:space="0" w:color="auto"/>
      </w:divBdr>
    </w:div>
    <w:div w:id="845633043">
      <w:bodyDiv w:val="1"/>
      <w:marLeft w:val="0"/>
      <w:marRight w:val="0"/>
      <w:marTop w:val="0"/>
      <w:marBottom w:val="0"/>
      <w:divBdr>
        <w:top w:val="none" w:sz="0" w:space="0" w:color="auto"/>
        <w:left w:val="none" w:sz="0" w:space="0" w:color="auto"/>
        <w:bottom w:val="none" w:sz="0" w:space="0" w:color="auto"/>
        <w:right w:val="none" w:sz="0" w:space="0" w:color="auto"/>
      </w:divBdr>
    </w:div>
    <w:div w:id="858930769">
      <w:bodyDiv w:val="1"/>
      <w:marLeft w:val="0"/>
      <w:marRight w:val="0"/>
      <w:marTop w:val="0"/>
      <w:marBottom w:val="0"/>
      <w:divBdr>
        <w:top w:val="none" w:sz="0" w:space="0" w:color="auto"/>
        <w:left w:val="none" w:sz="0" w:space="0" w:color="auto"/>
        <w:bottom w:val="none" w:sz="0" w:space="0" w:color="auto"/>
        <w:right w:val="none" w:sz="0" w:space="0" w:color="auto"/>
      </w:divBdr>
      <w:divsChild>
        <w:div w:id="696277459">
          <w:marLeft w:val="0"/>
          <w:marRight w:val="0"/>
          <w:marTop w:val="0"/>
          <w:marBottom w:val="0"/>
          <w:divBdr>
            <w:top w:val="single" w:sz="2" w:space="0" w:color="E3E3E3"/>
            <w:left w:val="single" w:sz="2" w:space="0" w:color="E3E3E3"/>
            <w:bottom w:val="single" w:sz="2" w:space="0" w:color="E3E3E3"/>
            <w:right w:val="single" w:sz="2" w:space="0" w:color="E3E3E3"/>
          </w:divBdr>
          <w:divsChild>
            <w:div w:id="410007727">
              <w:marLeft w:val="0"/>
              <w:marRight w:val="0"/>
              <w:marTop w:val="100"/>
              <w:marBottom w:val="100"/>
              <w:divBdr>
                <w:top w:val="single" w:sz="2" w:space="0" w:color="E3E3E3"/>
                <w:left w:val="single" w:sz="2" w:space="0" w:color="E3E3E3"/>
                <w:bottom w:val="single" w:sz="2" w:space="0" w:color="E3E3E3"/>
                <w:right w:val="single" w:sz="2" w:space="0" w:color="E3E3E3"/>
              </w:divBdr>
              <w:divsChild>
                <w:div w:id="314186514">
                  <w:marLeft w:val="0"/>
                  <w:marRight w:val="0"/>
                  <w:marTop w:val="0"/>
                  <w:marBottom w:val="0"/>
                  <w:divBdr>
                    <w:top w:val="single" w:sz="2" w:space="0" w:color="E3E3E3"/>
                    <w:left w:val="single" w:sz="2" w:space="0" w:color="E3E3E3"/>
                    <w:bottom w:val="single" w:sz="2" w:space="0" w:color="E3E3E3"/>
                    <w:right w:val="single" w:sz="2" w:space="0" w:color="E3E3E3"/>
                  </w:divBdr>
                  <w:divsChild>
                    <w:div w:id="245385151">
                      <w:marLeft w:val="0"/>
                      <w:marRight w:val="0"/>
                      <w:marTop w:val="0"/>
                      <w:marBottom w:val="0"/>
                      <w:divBdr>
                        <w:top w:val="single" w:sz="2" w:space="0" w:color="E3E3E3"/>
                        <w:left w:val="single" w:sz="2" w:space="0" w:color="E3E3E3"/>
                        <w:bottom w:val="single" w:sz="2" w:space="0" w:color="E3E3E3"/>
                        <w:right w:val="single" w:sz="2" w:space="0" w:color="E3E3E3"/>
                      </w:divBdr>
                      <w:divsChild>
                        <w:div w:id="1808891713">
                          <w:marLeft w:val="0"/>
                          <w:marRight w:val="0"/>
                          <w:marTop w:val="0"/>
                          <w:marBottom w:val="0"/>
                          <w:divBdr>
                            <w:top w:val="single" w:sz="2" w:space="0" w:color="E3E3E3"/>
                            <w:left w:val="single" w:sz="2" w:space="0" w:color="E3E3E3"/>
                            <w:bottom w:val="single" w:sz="2" w:space="0" w:color="E3E3E3"/>
                            <w:right w:val="single" w:sz="2" w:space="0" w:color="E3E3E3"/>
                          </w:divBdr>
                          <w:divsChild>
                            <w:div w:id="2104299754">
                              <w:marLeft w:val="0"/>
                              <w:marRight w:val="0"/>
                              <w:marTop w:val="0"/>
                              <w:marBottom w:val="0"/>
                              <w:divBdr>
                                <w:top w:val="single" w:sz="2" w:space="0" w:color="E3E3E3"/>
                                <w:left w:val="single" w:sz="2" w:space="0" w:color="E3E3E3"/>
                                <w:bottom w:val="single" w:sz="2" w:space="0" w:color="E3E3E3"/>
                                <w:right w:val="single" w:sz="2" w:space="0" w:color="E3E3E3"/>
                              </w:divBdr>
                              <w:divsChild>
                                <w:div w:id="683286757">
                                  <w:marLeft w:val="0"/>
                                  <w:marRight w:val="0"/>
                                  <w:marTop w:val="0"/>
                                  <w:marBottom w:val="0"/>
                                  <w:divBdr>
                                    <w:top w:val="single" w:sz="2" w:space="0" w:color="E3E3E3"/>
                                    <w:left w:val="single" w:sz="2" w:space="0" w:color="E3E3E3"/>
                                    <w:bottom w:val="single" w:sz="2" w:space="0" w:color="E3E3E3"/>
                                    <w:right w:val="single" w:sz="2" w:space="0" w:color="E3E3E3"/>
                                  </w:divBdr>
                                  <w:divsChild>
                                    <w:div w:id="1652176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880245001">
      <w:bodyDiv w:val="1"/>
      <w:marLeft w:val="0"/>
      <w:marRight w:val="0"/>
      <w:marTop w:val="0"/>
      <w:marBottom w:val="0"/>
      <w:divBdr>
        <w:top w:val="none" w:sz="0" w:space="0" w:color="auto"/>
        <w:left w:val="none" w:sz="0" w:space="0" w:color="auto"/>
        <w:bottom w:val="none" w:sz="0" w:space="0" w:color="auto"/>
        <w:right w:val="none" w:sz="0" w:space="0" w:color="auto"/>
      </w:divBdr>
    </w:div>
    <w:div w:id="889152557">
      <w:bodyDiv w:val="1"/>
      <w:marLeft w:val="0"/>
      <w:marRight w:val="0"/>
      <w:marTop w:val="0"/>
      <w:marBottom w:val="0"/>
      <w:divBdr>
        <w:top w:val="none" w:sz="0" w:space="0" w:color="auto"/>
        <w:left w:val="none" w:sz="0" w:space="0" w:color="auto"/>
        <w:bottom w:val="none" w:sz="0" w:space="0" w:color="auto"/>
        <w:right w:val="none" w:sz="0" w:space="0" w:color="auto"/>
      </w:divBdr>
    </w:div>
    <w:div w:id="895092876">
      <w:bodyDiv w:val="1"/>
      <w:marLeft w:val="0"/>
      <w:marRight w:val="0"/>
      <w:marTop w:val="0"/>
      <w:marBottom w:val="0"/>
      <w:divBdr>
        <w:top w:val="none" w:sz="0" w:space="0" w:color="auto"/>
        <w:left w:val="none" w:sz="0" w:space="0" w:color="auto"/>
        <w:bottom w:val="none" w:sz="0" w:space="0" w:color="auto"/>
        <w:right w:val="none" w:sz="0" w:space="0" w:color="auto"/>
      </w:divBdr>
    </w:div>
    <w:div w:id="941958893">
      <w:bodyDiv w:val="1"/>
      <w:marLeft w:val="0"/>
      <w:marRight w:val="0"/>
      <w:marTop w:val="0"/>
      <w:marBottom w:val="0"/>
      <w:divBdr>
        <w:top w:val="none" w:sz="0" w:space="0" w:color="auto"/>
        <w:left w:val="none" w:sz="0" w:space="0" w:color="auto"/>
        <w:bottom w:val="none" w:sz="0" w:space="0" w:color="auto"/>
        <w:right w:val="none" w:sz="0" w:space="0" w:color="auto"/>
      </w:divBdr>
    </w:div>
    <w:div w:id="958298256">
      <w:bodyDiv w:val="1"/>
      <w:marLeft w:val="0"/>
      <w:marRight w:val="0"/>
      <w:marTop w:val="0"/>
      <w:marBottom w:val="0"/>
      <w:divBdr>
        <w:top w:val="none" w:sz="0" w:space="0" w:color="auto"/>
        <w:left w:val="none" w:sz="0" w:space="0" w:color="auto"/>
        <w:bottom w:val="none" w:sz="0" w:space="0" w:color="auto"/>
        <w:right w:val="none" w:sz="0" w:space="0" w:color="auto"/>
      </w:divBdr>
      <w:divsChild>
        <w:div w:id="82580438">
          <w:marLeft w:val="0"/>
          <w:marRight w:val="0"/>
          <w:marTop w:val="0"/>
          <w:marBottom w:val="0"/>
          <w:divBdr>
            <w:top w:val="single" w:sz="2" w:space="0" w:color="E3E3E3"/>
            <w:left w:val="single" w:sz="2" w:space="0" w:color="E3E3E3"/>
            <w:bottom w:val="single" w:sz="2" w:space="0" w:color="E3E3E3"/>
            <w:right w:val="single" w:sz="2" w:space="0" w:color="E3E3E3"/>
          </w:divBdr>
          <w:divsChild>
            <w:div w:id="933518943">
              <w:marLeft w:val="0"/>
              <w:marRight w:val="0"/>
              <w:marTop w:val="0"/>
              <w:marBottom w:val="0"/>
              <w:divBdr>
                <w:top w:val="single" w:sz="2" w:space="0" w:color="E3E3E3"/>
                <w:left w:val="single" w:sz="2" w:space="0" w:color="E3E3E3"/>
                <w:bottom w:val="single" w:sz="2" w:space="0" w:color="E3E3E3"/>
                <w:right w:val="single" w:sz="2" w:space="0" w:color="E3E3E3"/>
              </w:divBdr>
              <w:divsChild>
                <w:div w:id="964899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95567802">
      <w:bodyDiv w:val="1"/>
      <w:marLeft w:val="0"/>
      <w:marRight w:val="0"/>
      <w:marTop w:val="0"/>
      <w:marBottom w:val="0"/>
      <w:divBdr>
        <w:top w:val="none" w:sz="0" w:space="0" w:color="auto"/>
        <w:left w:val="none" w:sz="0" w:space="0" w:color="auto"/>
        <w:bottom w:val="none" w:sz="0" w:space="0" w:color="auto"/>
        <w:right w:val="none" w:sz="0" w:space="0" w:color="auto"/>
      </w:divBdr>
      <w:divsChild>
        <w:div w:id="2053269153">
          <w:marLeft w:val="0"/>
          <w:marRight w:val="0"/>
          <w:marTop w:val="0"/>
          <w:marBottom w:val="0"/>
          <w:divBdr>
            <w:top w:val="single" w:sz="2" w:space="0" w:color="E3E3E3"/>
            <w:left w:val="single" w:sz="2" w:space="0" w:color="E3E3E3"/>
            <w:bottom w:val="single" w:sz="2" w:space="0" w:color="E3E3E3"/>
            <w:right w:val="single" w:sz="2" w:space="0" w:color="E3E3E3"/>
          </w:divBdr>
          <w:divsChild>
            <w:div w:id="116989143">
              <w:marLeft w:val="0"/>
              <w:marRight w:val="0"/>
              <w:marTop w:val="0"/>
              <w:marBottom w:val="0"/>
              <w:divBdr>
                <w:top w:val="single" w:sz="2" w:space="0" w:color="E3E3E3"/>
                <w:left w:val="single" w:sz="2" w:space="0" w:color="E3E3E3"/>
                <w:bottom w:val="single" w:sz="2" w:space="0" w:color="E3E3E3"/>
                <w:right w:val="single" w:sz="2" w:space="0" w:color="E3E3E3"/>
              </w:divBdr>
              <w:divsChild>
                <w:div w:id="18820884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06858805">
      <w:bodyDiv w:val="1"/>
      <w:marLeft w:val="0"/>
      <w:marRight w:val="0"/>
      <w:marTop w:val="0"/>
      <w:marBottom w:val="0"/>
      <w:divBdr>
        <w:top w:val="none" w:sz="0" w:space="0" w:color="auto"/>
        <w:left w:val="none" w:sz="0" w:space="0" w:color="auto"/>
        <w:bottom w:val="none" w:sz="0" w:space="0" w:color="auto"/>
        <w:right w:val="none" w:sz="0" w:space="0" w:color="auto"/>
      </w:divBdr>
    </w:div>
    <w:div w:id="1024936586">
      <w:bodyDiv w:val="1"/>
      <w:marLeft w:val="0"/>
      <w:marRight w:val="0"/>
      <w:marTop w:val="0"/>
      <w:marBottom w:val="0"/>
      <w:divBdr>
        <w:top w:val="none" w:sz="0" w:space="0" w:color="auto"/>
        <w:left w:val="none" w:sz="0" w:space="0" w:color="auto"/>
        <w:bottom w:val="none" w:sz="0" w:space="0" w:color="auto"/>
        <w:right w:val="none" w:sz="0" w:space="0" w:color="auto"/>
      </w:divBdr>
    </w:div>
    <w:div w:id="1072392769">
      <w:bodyDiv w:val="1"/>
      <w:marLeft w:val="0"/>
      <w:marRight w:val="0"/>
      <w:marTop w:val="0"/>
      <w:marBottom w:val="0"/>
      <w:divBdr>
        <w:top w:val="none" w:sz="0" w:space="0" w:color="auto"/>
        <w:left w:val="none" w:sz="0" w:space="0" w:color="auto"/>
        <w:bottom w:val="none" w:sz="0" w:space="0" w:color="auto"/>
        <w:right w:val="none" w:sz="0" w:space="0" w:color="auto"/>
      </w:divBdr>
      <w:divsChild>
        <w:div w:id="532616775">
          <w:marLeft w:val="0"/>
          <w:marRight w:val="0"/>
          <w:marTop w:val="0"/>
          <w:marBottom w:val="0"/>
          <w:divBdr>
            <w:top w:val="single" w:sz="2" w:space="0" w:color="E3E3E3"/>
            <w:left w:val="single" w:sz="2" w:space="0" w:color="E3E3E3"/>
            <w:bottom w:val="single" w:sz="2" w:space="0" w:color="E3E3E3"/>
            <w:right w:val="single" w:sz="2" w:space="0" w:color="E3E3E3"/>
          </w:divBdr>
          <w:divsChild>
            <w:div w:id="224726875">
              <w:marLeft w:val="0"/>
              <w:marRight w:val="0"/>
              <w:marTop w:val="100"/>
              <w:marBottom w:val="100"/>
              <w:divBdr>
                <w:top w:val="single" w:sz="2" w:space="0" w:color="E3E3E3"/>
                <w:left w:val="single" w:sz="2" w:space="0" w:color="E3E3E3"/>
                <w:bottom w:val="single" w:sz="2" w:space="0" w:color="E3E3E3"/>
                <w:right w:val="single" w:sz="2" w:space="0" w:color="E3E3E3"/>
              </w:divBdr>
              <w:divsChild>
                <w:div w:id="92360046">
                  <w:marLeft w:val="0"/>
                  <w:marRight w:val="0"/>
                  <w:marTop w:val="0"/>
                  <w:marBottom w:val="0"/>
                  <w:divBdr>
                    <w:top w:val="single" w:sz="2" w:space="0" w:color="E3E3E3"/>
                    <w:left w:val="single" w:sz="2" w:space="0" w:color="E3E3E3"/>
                    <w:bottom w:val="single" w:sz="2" w:space="0" w:color="E3E3E3"/>
                    <w:right w:val="single" w:sz="2" w:space="0" w:color="E3E3E3"/>
                  </w:divBdr>
                  <w:divsChild>
                    <w:div w:id="1085614590">
                      <w:marLeft w:val="0"/>
                      <w:marRight w:val="0"/>
                      <w:marTop w:val="0"/>
                      <w:marBottom w:val="0"/>
                      <w:divBdr>
                        <w:top w:val="single" w:sz="2" w:space="0" w:color="E3E3E3"/>
                        <w:left w:val="single" w:sz="2" w:space="0" w:color="E3E3E3"/>
                        <w:bottom w:val="single" w:sz="2" w:space="0" w:color="E3E3E3"/>
                        <w:right w:val="single" w:sz="2" w:space="0" w:color="E3E3E3"/>
                      </w:divBdr>
                      <w:divsChild>
                        <w:div w:id="100498586">
                          <w:marLeft w:val="0"/>
                          <w:marRight w:val="0"/>
                          <w:marTop w:val="0"/>
                          <w:marBottom w:val="0"/>
                          <w:divBdr>
                            <w:top w:val="single" w:sz="2" w:space="0" w:color="E3E3E3"/>
                            <w:left w:val="single" w:sz="2" w:space="0" w:color="E3E3E3"/>
                            <w:bottom w:val="single" w:sz="2" w:space="0" w:color="E3E3E3"/>
                            <w:right w:val="single" w:sz="2" w:space="0" w:color="E3E3E3"/>
                          </w:divBdr>
                          <w:divsChild>
                            <w:div w:id="278266049">
                              <w:marLeft w:val="0"/>
                              <w:marRight w:val="0"/>
                              <w:marTop w:val="0"/>
                              <w:marBottom w:val="0"/>
                              <w:divBdr>
                                <w:top w:val="single" w:sz="2" w:space="0" w:color="E3E3E3"/>
                                <w:left w:val="single" w:sz="2" w:space="0" w:color="E3E3E3"/>
                                <w:bottom w:val="single" w:sz="2" w:space="0" w:color="E3E3E3"/>
                                <w:right w:val="single" w:sz="2" w:space="0" w:color="E3E3E3"/>
                              </w:divBdr>
                              <w:divsChild>
                                <w:div w:id="348723619">
                                  <w:marLeft w:val="0"/>
                                  <w:marRight w:val="0"/>
                                  <w:marTop w:val="0"/>
                                  <w:marBottom w:val="0"/>
                                  <w:divBdr>
                                    <w:top w:val="single" w:sz="2" w:space="0" w:color="E3E3E3"/>
                                    <w:left w:val="single" w:sz="2" w:space="0" w:color="E3E3E3"/>
                                    <w:bottom w:val="single" w:sz="2" w:space="0" w:color="E3E3E3"/>
                                    <w:right w:val="single" w:sz="2" w:space="0" w:color="E3E3E3"/>
                                  </w:divBdr>
                                  <w:divsChild>
                                    <w:div w:id="210306275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090275899">
      <w:bodyDiv w:val="1"/>
      <w:marLeft w:val="0"/>
      <w:marRight w:val="0"/>
      <w:marTop w:val="0"/>
      <w:marBottom w:val="0"/>
      <w:divBdr>
        <w:top w:val="none" w:sz="0" w:space="0" w:color="auto"/>
        <w:left w:val="none" w:sz="0" w:space="0" w:color="auto"/>
        <w:bottom w:val="none" w:sz="0" w:space="0" w:color="auto"/>
        <w:right w:val="none" w:sz="0" w:space="0" w:color="auto"/>
      </w:divBdr>
    </w:div>
    <w:div w:id="1187593817">
      <w:bodyDiv w:val="1"/>
      <w:marLeft w:val="0"/>
      <w:marRight w:val="0"/>
      <w:marTop w:val="0"/>
      <w:marBottom w:val="0"/>
      <w:divBdr>
        <w:top w:val="none" w:sz="0" w:space="0" w:color="auto"/>
        <w:left w:val="none" w:sz="0" w:space="0" w:color="auto"/>
        <w:bottom w:val="none" w:sz="0" w:space="0" w:color="auto"/>
        <w:right w:val="none" w:sz="0" w:space="0" w:color="auto"/>
      </w:divBdr>
    </w:div>
    <w:div w:id="1255360559">
      <w:bodyDiv w:val="1"/>
      <w:marLeft w:val="0"/>
      <w:marRight w:val="0"/>
      <w:marTop w:val="0"/>
      <w:marBottom w:val="0"/>
      <w:divBdr>
        <w:top w:val="none" w:sz="0" w:space="0" w:color="auto"/>
        <w:left w:val="none" w:sz="0" w:space="0" w:color="auto"/>
        <w:bottom w:val="none" w:sz="0" w:space="0" w:color="auto"/>
        <w:right w:val="none" w:sz="0" w:space="0" w:color="auto"/>
      </w:divBdr>
    </w:div>
    <w:div w:id="1286041908">
      <w:bodyDiv w:val="1"/>
      <w:marLeft w:val="0"/>
      <w:marRight w:val="0"/>
      <w:marTop w:val="0"/>
      <w:marBottom w:val="0"/>
      <w:divBdr>
        <w:top w:val="none" w:sz="0" w:space="0" w:color="auto"/>
        <w:left w:val="none" w:sz="0" w:space="0" w:color="auto"/>
        <w:bottom w:val="none" w:sz="0" w:space="0" w:color="auto"/>
        <w:right w:val="none" w:sz="0" w:space="0" w:color="auto"/>
      </w:divBdr>
      <w:divsChild>
        <w:div w:id="1092362285">
          <w:marLeft w:val="0"/>
          <w:marRight w:val="0"/>
          <w:marTop w:val="0"/>
          <w:marBottom w:val="0"/>
          <w:divBdr>
            <w:top w:val="single" w:sz="2" w:space="0" w:color="E3E3E3"/>
            <w:left w:val="single" w:sz="2" w:space="0" w:color="E3E3E3"/>
            <w:bottom w:val="single" w:sz="2" w:space="0" w:color="E3E3E3"/>
            <w:right w:val="single" w:sz="2" w:space="0" w:color="E3E3E3"/>
          </w:divBdr>
          <w:divsChild>
            <w:div w:id="1051147517">
              <w:marLeft w:val="0"/>
              <w:marRight w:val="0"/>
              <w:marTop w:val="0"/>
              <w:marBottom w:val="0"/>
              <w:divBdr>
                <w:top w:val="single" w:sz="2" w:space="0" w:color="E3E3E3"/>
                <w:left w:val="single" w:sz="2" w:space="0" w:color="E3E3E3"/>
                <w:bottom w:val="single" w:sz="2" w:space="0" w:color="E3E3E3"/>
                <w:right w:val="single" w:sz="2" w:space="0" w:color="E3E3E3"/>
              </w:divBdr>
              <w:divsChild>
                <w:div w:id="8018509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18345688">
      <w:bodyDiv w:val="1"/>
      <w:marLeft w:val="0"/>
      <w:marRight w:val="0"/>
      <w:marTop w:val="0"/>
      <w:marBottom w:val="0"/>
      <w:divBdr>
        <w:top w:val="none" w:sz="0" w:space="0" w:color="auto"/>
        <w:left w:val="none" w:sz="0" w:space="0" w:color="auto"/>
        <w:bottom w:val="none" w:sz="0" w:space="0" w:color="auto"/>
        <w:right w:val="none" w:sz="0" w:space="0" w:color="auto"/>
      </w:divBdr>
      <w:divsChild>
        <w:div w:id="309677634">
          <w:marLeft w:val="0"/>
          <w:marRight w:val="0"/>
          <w:marTop w:val="0"/>
          <w:marBottom w:val="0"/>
          <w:divBdr>
            <w:top w:val="single" w:sz="2" w:space="0" w:color="E3E3E3"/>
            <w:left w:val="single" w:sz="2" w:space="0" w:color="E3E3E3"/>
            <w:bottom w:val="single" w:sz="2" w:space="0" w:color="E3E3E3"/>
            <w:right w:val="single" w:sz="2" w:space="0" w:color="E3E3E3"/>
          </w:divBdr>
          <w:divsChild>
            <w:div w:id="1148979274">
              <w:marLeft w:val="0"/>
              <w:marRight w:val="0"/>
              <w:marTop w:val="100"/>
              <w:marBottom w:val="100"/>
              <w:divBdr>
                <w:top w:val="single" w:sz="2" w:space="0" w:color="E3E3E3"/>
                <w:left w:val="single" w:sz="2" w:space="0" w:color="E3E3E3"/>
                <w:bottom w:val="single" w:sz="2" w:space="0" w:color="E3E3E3"/>
                <w:right w:val="single" w:sz="2" w:space="0" w:color="E3E3E3"/>
              </w:divBdr>
              <w:divsChild>
                <w:div w:id="497424968">
                  <w:marLeft w:val="0"/>
                  <w:marRight w:val="0"/>
                  <w:marTop w:val="0"/>
                  <w:marBottom w:val="0"/>
                  <w:divBdr>
                    <w:top w:val="single" w:sz="2" w:space="0" w:color="E3E3E3"/>
                    <w:left w:val="single" w:sz="2" w:space="0" w:color="E3E3E3"/>
                    <w:bottom w:val="single" w:sz="2" w:space="0" w:color="E3E3E3"/>
                    <w:right w:val="single" w:sz="2" w:space="0" w:color="E3E3E3"/>
                  </w:divBdr>
                  <w:divsChild>
                    <w:div w:id="296381258">
                      <w:marLeft w:val="0"/>
                      <w:marRight w:val="0"/>
                      <w:marTop w:val="0"/>
                      <w:marBottom w:val="0"/>
                      <w:divBdr>
                        <w:top w:val="single" w:sz="2" w:space="0" w:color="E3E3E3"/>
                        <w:left w:val="single" w:sz="2" w:space="0" w:color="E3E3E3"/>
                        <w:bottom w:val="single" w:sz="2" w:space="0" w:color="E3E3E3"/>
                        <w:right w:val="single" w:sz="2" w:space="0" w:color="E3E3E3"/>
                      </w:divBdr>
                      <w:divsChild>
                        <w:div w:id="1138567965">
                          <w:marLeft w:val="0"/>
                          <w:marRight w:val="0"/>
                          <w:marTop w:val="0"/>
                          <w:marBottom w:val="0"/>
                          <w:divBdr>
                            <w:top w:val="single" w:sz="2" w:space="0" w:color="E3E3E3"/>
                            <w:left w:val="single" w:sz="2" w:space="0" w:color="E3E3E3"/>
                            <w:bottom w:val="single" w:sz="2" w:space="0" w:color="E3E3E3"/>
                            <w:right w:val="single" w:sz="2" w:space="0" w:color="E3E3E3"/>
                          </w:divBdr>
                          <w:divsChild>
                            <w:div w:id="1464617724">
                              <w:marLeft w:val="0"/>
                              <w:marRight w:val="0"/>
                              <w:marTop w:val="0"/>
                              <w:marBottom w:val="0"/>
                              <w:divBdr>
                                <w:top w:val="single" w:sz="2" w:space="0" w:color="E3E3E3"/>
                                <w:left w:val="single" w:sz="2" w:space="0" w:color="E3E3E3"/>
                                <w:bottom w:val="single" w:sz="2" w:space="0" w:color="E3E3E3"/>
                                <w:right w:val="single" w:sz="2" w:space="0" w:color="E3E3E3"/>
                              </w:divBdr>
                              <w:divsChild>
                                <w:div w:id="1608003162">
                                  <w:marLeft w:val="0"/>
                                  <w:marRight w:val="0"/>
                                  <w:marTop w:val="0"/>
                                  <w:marBottom w:val="0"/>
                                  <w:divBdr>
                                    <w:top w:val="single" w:sz="2" w:space="0" w:color="E3E3E3"/>
                                    <w:left w:val="single" w:sz="2" w:space="0" w:color="E3E3E3"/>
                                    <w:bottom w:val="single" w:sz="2" w:space="0" w:color="E3E3E3"/>
                                    <w:right w:val="single" w:sz="2" w:space="0" w:color="E3E3E3"/>
                                  </w:divBdr>
                                  <w:divsChild>
                                    <w:div w:id="145536554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1326325225">
      <w:bodyDiv w:val="1"/>
      <w:marLeft w:val="0"/>
      <w:marRight w:val="0"/>
      <w:marTop w:val="0"/>
      <w:marBottom w:val="0"/>
      <w:divBdr>
        <w:top w:val="none" w:sz="0" w:space="0" w:color="auto"/>
        <w:left w:val="none" w:sz="0" w:space="0" w:color="auto"/>
        <w:bottom w:val="none" w:sz="0" w:space="0" w:color="auto"/>
        <w:right w:val="none" w:sz="0" w:space="0" w:color="auto"/>
      </w:divBdr>
      <w:divsChild>
        <w:div w:id="1634217248">
          <w:marLeft w:val="0"/>
          <w:marRight w:val="0"/>
          <w:marTop w:val="0"/>
          <w:marBottom w:val="0"/>
          <w:divBdr>
            <w:top w:val="single" w:sz="2" w:space="0" w:color="E3E3E3"/>
            <w:left w:val="single" w:sz="2" w:space="0" w:color="E3E3E3"/>
            <w:bottom w:val="single" w:sz="2" w:space="0" w:color="E3E3E3"/>
            <w:right w:val="single" w:sz="2" w:space="0" w:color="E3E3E3"/>
          </w:divBdr>
          <w:divsChild>
            <w:div w:id="103503747">
              <w:marLeft w:val="0"/>
              <w:marRight w:val="0"/>
              <w:marTop w:val="0"/>
              <w:marBottom w:val="0"/>
              <w:divBdr>
                <w:top w:val="single" w:sz="2" w:space="0" w:color="E3E3E3"/>
                <w:left w:val="single" w:sz="2" w:space="0" w:color="E3E3E3"/>
                <w:bottom w:val="single" w:sz="2" w:space="0" w:color="E3E3E3"/>
                <w:right w:val="single" w:sz="2" w:space="0" w:color="E3E3E3"/>
              </w:divBdr>
              <w:divsChild>
                <w:div w:id="136551958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41735413">
      <w:bodyDiv w:val="1"/>
      <w:marLeft w:val="0"/>
      <w:marRight w:val="0"/>
      <w:marTop w:val="0"/>
      <w:marBottom w:val="0"/>
      <w:divBdr>
        <w:top w:val="none" w:sz="0" w:space="0" w:color="auto"/>
        <w:left w:val="none" w:sz="0" w:space="0" w:color="auto"/>
        <w:bottom w:val="none" w:sz="0" w:space="0" w:color="auto"/>
        <w:right w:val="none" w:sz="0" w:space="0" w:color="auto"/>
      </w:divBdr>
    </w:div>
    <w:div w:id="1422525807">
      <w:bodyDiv w:val="1"/>
      <w:marLeft w:val="0"/>
      <w:marRight w:val="0"/>
      <w:marTop w:val="0"/>
      <w:marBottom w:val="0"/>
      <w:divBdr>
        <w:top w:val="none" w:sz="0" w:space="0" w:color="auto"/>
        <w:left w:val="none" w:sz="0" w:space="0" w:color="auto"/>
        <w:bottom w:val="none" w:sz="0" w:space="0" w:color="auto"/>
        <w:right w:val="none" w:sz="0" w:space="0" w:color="auto"/>
      </w:divBdr>
    </w:div>
    <w:div w:id="1470631585">
      <w:bodyDiv w:val="1"/>
      <w:marLeft w:val="0"/>
      <w:marRight w:val="0"/>
      <w:marTop w:val="0"/>
      <w:marBottom w:val="0"/>
      <w:divBdr>
        <w:top w:val="none" w:sz="0" w:space="0" w:color="auto"/>
        <w:left w:val="none" w:sz="0" w:space="0" w:color="auto"/>
        <w:bottom w:val="none" w:sz="0" w:space="0" w:color="auto"/>
        <w:right w:val="none" w:sz="0" w:space="0" w:color="auto"/>
      </w:divBdr>
      <w:divsChild>
        <w:div w:id="1868130591">
          <w:marLeft w:val="0"/>
          <w:marRight w:val="0"/>
          <w:marTop w:val="0"/>
          <w:marBottom w:val="0"/>
          <w:divBdr>
            <w:top w:val="single" w:sz="2" w:space="0" w:color="E3E3E3"/>
            <w:left w:val="single" w:sz="2" w:space="0" w:color="E3E3E3"/>
            <w:bottom w:val="single" w:sz="2" w:space="0" w:color="E3E3E3"/>
            <w:right w:val="single" w:sz="2" w:space="0" w:color="E3E3E3"/>
          </w:divBdr>
          <w:divsChild>
            <w:div w:id="1452822443">
              <w:marLeft w:val="0"/>
              <w:marRight w:val="0"/>
              <w:marTop w:val="0"/>
              <w:marBottom w:val="0"/>
              <w:divBdr>
                <w:top w:val="single" w:sz="2" w:space="0" w:color="E3E3E3"/>
                <w:left w:val="single" w:sz="2" w:space="0" w:color="E3E3E3"/>
                <w:bottom w:val="single" w:sz="2" w:space="0" w:color="E3E3E3"/>
                <w:right w:val="single" w:sz="2" w:space="0" w:color="E3E3E3"/>
              </w:divBdr>
              <w:divsChild>
                <w:div w:id="19029843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52958843">
      <w:bodyDiv w:val="1"/>
      <w:marLeft w:val="0"/>
      <w:marRight w:val="0"/>
      <w:marTop w:val="0"/>
      <w:marBottom w:val="0"/>
      <w:divBdr>
        <w:top w:val="none" w:sz="0" w:space="0" w:color="auto"/>
        <w:left w:val="none" w:sz="0" w:space="0" w:color="auto"/>
        <w:bottom w:val="none" w:sz="0" w:space="0" w:color="auto"/>
        <w:right w:val="none" w:sz="0" w:space="0" w:color="auto"/>
      </w:divBdr>
    </w:div>
    <w:div w:id="1576360529">
      <w:bodyDiv w:val="1"/>
      <w:marLeft w:val="0"/>
      <w:marRight w:val="0"/>
      <w:marTop w:val="0"/>
      <w:marBottom w:val="0"/>
      <w:divBdr>
        <w:top w:val="none" w:sz="0" w:space="0" w:color="auto"/>
        <w:left w:val="none" w:sz="0" w:space="0" w:color="auto"/>
        <w:bottom w:val="none" w:sz="0" w:space="0" w:color="auto"/>
        <w:right w:val="none" w:sz="0" w:space="0" w:color="auto"/>
      </w:divBdr>
      <w:divsChild>
        <w:div w:id="1579249142">
          <w:marLeft w:val="0"/>
          <w:marRight w:val="0"/>
          <w:marTop w:val="0"/>
          <w:marBottom w:val="0"/>
          <w:divBdr>
            <w:top w:val="single" w:sz="2" w:space="0" w:color="E3E3E3"/>
            <w:left w:val="single" w:sz="2" w:space="0" w:color="E3E3E3"/>
            <w:bottom w:val="single" w:sz="2" w:space="0" w:color="E3E3E3"/>
            <w:right w:val="single" w:sz="2" w:space="0" w:color="E3E3E3"/>
          </w:divBdr>
          <w:divsChild>
            <w:div w:id="420178250">
              <w:marLeft w:val="0"/>
              <w:marRight w:val="0"/>
              <w:marTop w:val="0"/>
              <w:marBottom w:val="0"/>
              <w:divBdr>
                <w:top w:val="single" w:sz="2" w:space="0" w:color="E3E3E3"/>
                <w:left w:val="single" w:sz="2" w:space="0" w:color="E3E3E3"/>
                <w:bottom w:val="single" w:sz="2" w:space="0" w:color="E3E3E3"/>
                <w:right w:val="single" w:sz="2" w:space="0" w:color="E3E3E3"/>
              </w:divBdr>
              <w:divsChild>
                <w:div w:id="3355721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07537395">
      <w:bodyDiv w:val="1"/>
      <w:marLeft w:val="0"/>
      <w:marRight w:val="0"/>
      <w:marTop w:val="0"/>
      <w:marBottom w:val="0"/>
      <w:divBdr>
        <w:top w:val="none" w:sz="0" w:space="0" w:color="auto"/>
        <w:left w:val="none" w:sz="0" w:space="0" w:color="auto"/>
        <w:bottom w:val="none" w:sz="0" w:space="0" w:color="auto"/>
        <w:right w:val="none" w:sz="0" w:space="0" w:color="auto"/>
      </w:divBdr>
      <w:divsChild>
        <w:div w:id="299968483">
          <w:marLeft w:val="0"/>
          <w:marRight w:val="0"/>
          <w:marTop w:val="0"/>
          <w:marBottom w:val="0"/>
          <w:divBdr>
            <w:top w:val="single" w:sz="2" w:space="0" w:color="E3E3E3"/>
            <w:left w:val="single" w:sz="2" w:space="0" w:color="E3E3E3"/>
            <w:bottom w:val="single" w:sz="2" w:space="0" w:color="E3E3E3"/>
            <w:right w:val="single" w:sz="2" w:space="0" w:color="E3E3E3"/>
          </w:divBdr>
          <w:divsChild>
            <w:div w:id="166558896">
              <w:marLeft w:val="0"/>
              <w:marRight w:val="0"/>
              <w:marTop w:val="0"/>
              <w:marBottom w:val="0"/>
              <w:divBdr>
                <w:top w:val="single" w:sz="2" w:space="0" w:color="E3E3E3"/>
                <w:left w:val="single" w:sz="2" w:space="0" w:color="E3E3E3"/>
                <w:bottom w:val="single" w:sz="2" w:space="0" w:color="E3E3E3"/>
                <w:right w:val="single" w:sz="2" w:space="0" w:color="E3E3E3"/>
              </w:divBdr>
              <w:divsChild>
                <w:div w:id="2723245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45893462">
      <w:bodyDiv w:val="1"/>
      <w:marLeft w:val="0"/>
      <w:marRight w:val="0"/>
      <w:marTop w:val="0"/>
      <w:marBottom w:val="0"/>
      <w:divBdr>
        <w:top w:val="none" w:sz="0" w:space="0" w:color="auto"/>
        <w:left w:val="none" w:sz="0" w:space="0" w:color="auto"/>
        <w:bottom w:val="none" w:sz="0" w:space="0" w:color="auto"/>
        <w:right w:val="none" w:sz="0" w:space="0" w:color="auto"/>
      </w:divBdr>
    </w:div>
    <w:div w:id="1674913406">
      <w:bodyDiv w:val="1"/>
      <w:marLeft w:val="0"/>
      <w:marRight w:val="0"/>
      <w:marTop w:val="0"/>
      <w:marBottom w:val="0"/>
      <w:divBdr>
        <w:top w:val="none" w:sz="0" w:space="0" w:color="auto"/>
        <w:left w:val="none" w:sz="0" w:space="0" w:color="auto"/>
        <w:bottom w:val="none" w:sz="0" w:space="0" w:color="auto"/>
        <w:right w:val="none" w:sz="0" w:space="0" w:color="auto"/>
      </w:divBdr>
      <w:divsChild>
        <w:div w:id="965547386">
          <w:marLeft w:val="0"/>
          <w:marRight w:val="0"/>
          <w:marTop w:val="0"/>
          <w:marBottom w:val="0"/>
          <w:divBdr>
            <w:top w:val="single" w:sz="2" w:space="0" w:color="E3E3E3"/>
            <w:left w:val="single" w:sz="2" w:space="0" w:color="E3E3E3"/>
            <w:bottom w:val="single" w:sz="2" w:space="0" w:color="E3E3E3"/>
            <w:right w:val="single" w:sz="2" w:space="0" w:color="E3E3E3"/>
          </w:divBdr>
          <w:divsChild>
            <w:div w:id="1551264707">
              <w:marLeft w:val="0"/>
              <w:marRight w:val="0"/>
              <w:marTop w:val="0"/>
              <w:marBottom w:val="0"/>
              <w:divBdr>
                <w:top w:val="single" w:sz="2" w:space="0" w:color="E3E3E3"/>
                <w:left w:val="single" w:sz="2" w:space="0" w:color="E3E3E3"/>
                <w:bottom w:val="single" w:sz="2" w:space="0" w:color="E3E3E3"/>
                <w:right w:val="single" w:sz="2" w:space="0" w:color="E3E3E3"/>
              </w:divBdr>
              <w:divsChild>
                <w:div w:id="1472822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81663314">
      <w:bodyDiv w:val="1"/>
      <w:marLeft w:val="0"/>
      <w:marRight w:val="0"/>
      <w:marTop w:val="0"/>
      <w:marBottom w:val="0"/>
      <w:divBdr>
        <w:top w:val="none" w:sz="0" w:space="0" w:color="auto"/>
        <w:left w:val="none" w:sz="0" w:space="0" w:color="auto"/>
        <w:bottom w:val="none" w:sz="0" w:space="0" w:color="auto"/>
        <w:right w:val="none" w:sz="0" w:space="0" w:color="auto"/>
      </w:divBdr>
    </w:div>
    <w:div w:id="1692300215">
      <w:bodyDiv w:val="1"/>
      <w:marLeft w:val="0"/>
      <w:marRight w:val="0"/>
      <w:marTop w:val="0"/>
      <w:marBottom w:val="0"/>
      <w:divBdr>
        <w:top w:val="none" w:sz="0" w:space="0" w:color="auto"/>
        <w:left w:val="none" w:sz="0" w:space="0" w:color="auto"/>
        <w:bottom w:val="none" w:sz="0" w:space="0" w:color="auto"/>
        <w:right w:val="none" w:sz="0" w:space="0" w:color="auto"/>
      </w:divBdr>
      <w:divsChild>
        <w:div w:id="1521354611">
          <w:marLeft w:val="0"/>
          <w:marRight w:val="0"/>
          <w:marTop w:val="0"/>
          <w:marBottom w:val="0"/>
          <w:divBdr>
            <w:top w:val="single" w:sz="2" w:space="0" w:color="E3E3E3"/>
            <w:left w:val="single" w:sz="2" w:space="0" w:color="E3E3E3"/>
            <w:bottom w:val="single" w:sz="2" w:space="0" w:color="E3E3E3"/>
            <w:right w:val="single" w:sz="2" w:space="0" w:color="E3E3E3"/>
          </w:divBdr>
          <w:divsChild>
            <w:div w:id="1939825933">
              <w:marLeft w:val="0"/>
              <w:marRight w:val="0"/>
              <w:marTop w:val="0"/>
              <w:marBottom w:val="0"/>
              <w:divBdr>
                <w:top w:val="single" w:sz="2" w:space="0" w:color="E3E3E3"/>
                <w:left w:val="single" w:sz="2" w:space="0" w:color="E3E3E3"/>
                <w:bottom w:val="single" w:sz="2" w:space="0" w:color="E3E3E3"/>
                <w:right w:val="single" w:sz="2" w:space="0" w:color="E3E3E3"/>
              </w:divBdr>
              <w:divsChild>
                <w:div w:id="74437518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934707391">
      <w:bodyDiv w:val="1"/>
      <w:marLeft w:val="0"/>
      <w:marRight w:val="0"/>
      <w:marTop w:val="0"/>
      <w:marBottom w:val="0"/>
      <w:divBdr>
        <w:top w:val="none" w:sz="0" w:space="0" w:color="auto"/>
        <w:left w:val="none" w:sz="0" w:space="0" w:color="auto"/>
        <w:bottom w:val="none" w:sz="0" w:space="0" w:color="auto"/>
        <w:right w:val="none" w:sz="0" w:space="0" w:color="auto"/>
      </w:divBdr>
    </w:div>
    <w:div w:id="1947276008">
      <w:bodyDiv w:val="1"/>
      <w:marLeft w:val="0"/>
      <w:marRight w:val="0"/>
      <w:marTop w:val="0"/>
      <w:marBottom w:val="0"/>
      <w:divBdr>
        <w:top w:val="none" w:sz="0" w:space="0" w:color="auto"/>
        <w:left w:val="none" w:sz="0" w:space="0" w:color="auto"/>
        <w:bottom w:val="none" w:sz="0" w:space="0" w:color="auto"/>
        <w:right w:val="none" w:sz="0" w:space="0" w:color="auto"/>
      </w:divBdr>
    </w:div>
    <w:div w:id="19705030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hyperlink" Target="https://sites.google.com/iit.ac.lk/musicbydhee/home"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940</TotalTime>
  <Pages>24</Pages>
  <Words>6067</Words>
  <Characters>34583</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0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Suhaibdeen</dc:creator>
  <cp:keywords/>
  <dc:description/>
  <cp:lastModifiedBy>Abdul Suhaibdeen</cp:lastModifiedBy>
  <cp:revision>635</cp:revision>
  <dcterms:created xsi:type="dcterms:W3CDTF">2024-04-19T12:33:00Z</dcterms:created>
  <dcterms:modified xsi:type="dcterms:W3CDTF">2024-04-25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1sqega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